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1BF6F7F" w14:textId="2A3A177D" w:rsidR="00EF7D73" w:rsidRPr="00565C4E" w:rsidRDefault="00DE11C1" w:rsidP="000374FC">
      <w:pPr>
        <w:spacing w:line="140" w:lineRule="atLeast"/>
        <w:rPr>
          <w:rFonts w:ascii="Times New Roman" w:eastAsia="Times New Roman" w:hAnsi="Times New Roman" w:cs="Times New Roman"/>
          <w:b/>
          <w:color w:val="000000"/>
        </w:rPr>
      </w:pPr>
      <w:bookmarkStart w:id="0" w:name="_GoBack"/>
      <w:bookmarkEnd w:id="0"/>
      <w:r>
        <w:rPr>
          <w:rFonts w:ascii="Times New Roman" w:eastAsia="Times New Roman" w:hAnsi="Times New Roman" w:cs="Times New Roman"/>
          <w:b/>
          <w:color w:val="000000"/>
        </w:rPr>
        <w:t>Suppl</w:t>
      </w:r>
      <w:r w:rsidR="000D51F9">
        <w:rPr>
          <w:rFonts w:ascii="Times New Roman" w:eastAsia="Times New Roman" w:hAnsi="Times New Roman" w:cs="Times New Roman"/>
          <w:b/>
          <w:color w:val="000000"/>
        </w:rPr>
        <w:t>emental</w:t>
      </w:r>
      <w:r>
        <w:rPr>
          <w:rFonts w:ascii="Times New Roman" w:eastAsia="Times New Roman" w:hAnsi="Times New Roman" w:cs="Times New Roman"/>
          <w:b/>
          <w:color w:val="000000"/>
        </w:rPr>
        <w:t xml:space="preserve"> Table 15</w:t>
      </w:r>
      <w:r w:rsidR="00565C4E" w:rsidRPr="00565C4E">
        <w:rPr>
          <w:rFonts w:ascii="Times New Roman" w:eastAsia="Times New Roman" w:hAnsi="Times New Roman" w:cs="Times New Roman"/>
          <w:b/>
          <w:color w:val="000000"/>
        </w:rPr>
        <w:t>.  Summary of Objective Sedation Assessment Studies</w:t>
      </w:r>
    </w:p>
    <w:tbl>
      <w:tblPr>
        <w:tblStyle w:val="GridTable5Dark-Accent311"/>
        <w:tblpPr w:leftFromText="180" w:rightFromText="180" w:vertAnchor="text" w:horzAnchor="margin" w:tblpXSpec="center" w:tblpY="449"/>
        <w:tblW w:w="15419" w:type="dxa"/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165"/>
        <w:gridCol w:w="1204"/>
        <w:gridCol w:w="1170"/>
        <w:gridCol w:w="990"/>
        <w:gridCol w:w="1170"/>
        <w:gridCol w:w="1440"/>
        <w:gridCol w:w="1170"/>
        <w:gridCol w:w="1080"/>
        <w:gridCol w:w="810"/>
        <w:gridCol w:w="1710"/>
        <w:gridCol w:w="3510"/>
      </w:tblGrid>
      <w:tr w:rsidR="00184970" w:rsidRPr="00EF7D73" w14:paraId="60CE7CC5" w14:textId="77777777" w:rsidTr="003C231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  <w:vMerge w:val="restart"/>
            <w:tcBorders>
              <w:right w:val="single" w:sz="4" w:space="0" w:color="FFFFFF" w:themeColor="background1"/>
            </w:tcBorders>
            <w:shd w:val="clear" w:color="auto" w:fill="D9D9D9" w:themeFill="background1" w:themeFillShade="D9"/>
          </w:tcPr>
          <w:p w14:paraId="68252071" w14:textId="77777777" w:rsidR="00184970" w:rsidRPr="00EF7D73" w:rsidRDefault="00184970" w:rsidP="00184970">
            <w:pPr>
              <w:jc w:val="center"/>
              <w:rPr>
                <w:rFonts w:eastAsia="Times New Roman" w:cs="Arial"/>
                <w:color w:val="auto"/>
              </w:rPr>
            </w:pPr>
            <w:r w:rsidRPr="00EF7D73">
              <w:rPr>
                <w:rFonts w:eastAsia="Times New Roman" w:cs="Arial"/>
                <w:color w:val="auto"/>
              </w:rPr>
              <w:t xml:space="preserve">Author, </w:t>
            </w:r>
            <w:proofErr w:type="spellStart"/>
            <w:r w:rsidRPr="00EF7D73">
              <w:rPr>
                <w:rFonts w:eastAsia="Times New Roman" w:cs="Arial"/>
                <w:color w:val="auto"/>
              </w:rPr>
              <w:t>Yr</w:t>
            </w:r>
            <w:proofErr w:type="spellEnd"/>
          </w:p>
        </w:tc>
        <w:tc>
          <w:tcPr>
            <w:tcW w:w="1204" w:type="dxa"/>
            <w:vMerge w:val="restart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D9D9D9" w:themeFill="background1" w:themeFillShade="D9"/>
          </w:tcPr>
          <w:p w14:paraId="735A8FED" w14:textId="77777777" w:rsidR="00184970" w:rsidRPr="00EF7D73" w:rsidRDefault="00184970" w:rsidP="001849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  <w:r w:rsidRPr="00EF7D73">
              <w:rPr>
                <w:rFonts w:eastAsia="Times New Roman" w:cs="Arial"/>
                <w:color w:val="auto"/>
              </w:rPr>
              <w:t>Type   N</w:t>
            </w:r>
          </w:p>
        </w:tc>
        <w:tc>
          <w:tcPr>
            <w:tcW w:w="1170" w:type="dxa"/>
            <w:vMerge w:val="restart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D9D9D9" w:themeFill="background1" w:themeFillShade="D9"/>
          </w:tcPr>
          <w:p w14:paraId="7450611E" w14:textId="77777777" w:rsidR="00184970" w:rsidRPr="00EF7D73" w:rsidRDefault="00184970" w:rsidP="001849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  <w:r w:rsidRPr="00EF7D73">
              <w:rPr>
                <w:rFonts w:eastAsia="Times New Roman" w:cs="Arial"/>
                <w:color w:val="auto"/>
              </w:rPr>
              <w:t>Subjective</w:t>
            </w:r>
          </w:p>
          <w:p w14:paraId="4AAABD00" w14:textId="77777777" w:rsidR="00184970" w:rsidRPr="00EF7D73" w:rsidRDefault="00184970" w:rsidP="001849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</w:p>
        </w:tc>
        <w:tc>
          <w:tcPr>
            <w:tcW w:w="990" w:type="dxa"/>
            <w:vMerge w:val="restart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D9D9D9" w:themeFill="background1" w:themeFillShade="D9"/>
          </w:tcPr>
          <w:p w14:paraId="132181A5" w14:textId="77777777" w:rsidR="00184970" w:rsidRPr="00EF7D73" w:rsidRDefault="00184970" w:rsidP="001849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  <w:r w:rsidRPr="00EF7D73">
              <w:rPr>
                <w:rFonts w:eastAsia="Times New Roman" w:cs="Arial"/>
                <w:color w:val="auto"/>
              </w:rPr>
              <w:t>Bias</w:t>
            </w:r>
          </w:p>
        </w:tc>
        <w:tc>
          <w:tcPr>
            <w:tcW w:w="5670" w:type="dxa"/>
            <w:gridSpan w:val="5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D9D9D9" w:themeFill="background1" w:themeFillShade="D9"/>
          </w:tcPr>
          <w:p w14:paraId="077745DA" w14:textId="77777777" w:rsidR="00184970" w:rsidRPr="00EF7D73" w:rsidRDefault="00184970" w:rsidP="001849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  <w:r w:rsidRPr="00EF7D73">
              <w:rPr>
                <w:rFonts w:eastAsia="Times New Roman" w:cs="Arial"/>
                <w:color w:val="auto"/>
              </w:rPr>
              <w:t>Quality Score</w:t>
            </w:r>
          </w:p>
        </w:tc>
        <w:tc>
          <w:tcPr>
            <w:tcW w:w="1710" w:type="dxa"/>
            <w:vMerge w:val="restart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D9D9D9" w:themeFill="background1" w:themeFillShade="D9"/>
          </w:tcPr>
          <w:p w14:paraId="05BF6470" w14:textId="77777777" w:rsidR="00184970" w:rsidRPr="00EF7D73" w:rsidRDefault="00184970" w:rsidP="001849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  <w:r w:rsidRPr="00EF7D73">
              <w:rPr>
                <w:rFonts w:eastAsia="Times New Roman" w:cs="Arial"/>
                <w:color w:val="auto"/>
              </w:rPr>
              <w:t>Agreement</w:t>
            </w:r>
          </w:p>
          <w:p w14:paraId="1A7CBE8F" w14:textId="77777777" w:rsidR="00184970" w:rsidRPr="00EF7D73" w:rsidRDefault="00184970" w:rsidP="001849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</w:p>
        </w:tc>
        <w:tc>
          <w:tcPr>
            <w:tcW w:w="3510" w:type="dxa"/>
            <w:vMerge w:val="restart"/>
            <w:tcBorders>
              <w:left w:val="single" w:sz="4" w:space="0" w:color="FFFFFF" w:themeColor="background1"/>
            </w:tcBorders>
            <w:shd w:val="clear" w:color="auto" w:fill="D9D9D9" w:themeFill="background1" w:themeFillShade="D9"/>
          </w:tcPr>
          <w:p w14:paraId="3EA72B52" w14:textId="77777777" w:rsidR="00184970" w:rsidRPr="00EF7D73" w:rsidRDefault="00184970" w:rsidP="001849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  <w:r w:rsidRPr="00EF7D73">
              <w:rPr>
                <w:rFonts w:eastAsia="Times New Roman" w:cs="Arial"/>
                <w:color w:val="auto"/>
              </w:rPr>
              <w:t>Comments</w:t>
            </w:r>
          </w:p>
          <w:p w14:paraId="2E35CB8C" w14:textId="77777777" w:rsidR="00184970" w:rsidRPr="00EF7D73" w:rsidRDefault="00184970" w:rsidP="0018497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uto"/>
              </w:rPr>
            </w:pPr>
          </w:p>
        </w:tc>
      </w:tr>
      <w:tr w:rsidR="00184970" w:rsidRPr="00EF7D73" w14:paraId="1D7D9755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  <w:vMerge/>
          </w:tcPr>
          <w:p w14:paraId="6C957345" w14:textId="77777777" w:rsidR="00184970" w:rsidRPr="00EF7D73" w:rsidRDefault="00184970" w:rsidP="00184970">
            <w:pPr>
              <w:jc w:val="center"/>
              <w:rPr>
                <w:rFonts w:eastAsia="Times New Roman" w:cs="Arial"/>
                <w:color w:val="auto"/>
              </w:rPr>
            </w:pPr>
          </w:p>
        </w:tc>
        <w:tc>
          <w:tcPr>
            <w:tcW w:w="1204" w:type="dxa"/>
            <w:vMerge/>
          </w:tcPr>
          <w:p w14:paraId="3C7418E0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</w:p>
        </w:tc>
        <w:tc>
          <w:tcPr>
            <w:tcW w:w="1170" w:type="dxa"/>
            <w:vMerge/>
          </w:tcPr>
          <w:p w14:paraId="4CEB1820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</w:p>
        </w:tc>
        <w:tc>
          <w:tcPr>
            <w:tcW w:w="990" w:type="dxa"/>
            <w:vMerge/>
          </w:tcPr>
          <w:p w14:paraId="720959CA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</w:p>
        </w:tc>
        <w:tc>
          <w:tcPr>
            <w:tcW w:w="1170" w:type="dxa"/>
          </w:tcPr>
          <w:p w14:paraId="6BC6963D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  <w:r w:rsidRPr="00EF7D73">
              <w:rPr>
                <w:rFonts w:eastAsia="Times New Roman" w:cs="Arial"/>
                <w:b/>
              </w:rPr>
              <w:t>Timing BIS Assessed</w:t>
            </w:r>
          </w:p>
          <w:p w14:paraId="3C7E85BE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  <w:r w:rsidRPr="00EF7D73">
              <w:rPr>
                <w:rFonts w:eastAsia="Times New Roman" w:cs="Arial"/>
                <w:b/>
              </w:rPr>
              <w:t>0-2-4</w:t>
            </w:r>
          </w:p>
        </w:tc>
        <w:tc>
          <w:tcPr>
            <w:tcW w:w="1440" w:type="dxa"/>
          </w:tcPr>
          <w:p w14:paraId="5CDD8CEF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  <w:r w:rsidRPr="00EF7D73">
              <w:rPr>
                <w:rFonts w:eastAsia="Times New Roman" w:cs="Arial"/>
                <w:b/>
              </w:rPr>
              <w:t>Signal Quality</w:t>
            </w:r>
          </w:p>
          <w:p w14:paraId="3A748E88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  <w:r w:rsidRPr="00EF7D73">
              <w:rPr>
                <w:rFonts w:eastAsia="Times New Roman" w:cs="Arial"/>
                <w:b/>
              </w:rPr>
              <w:t>BIS Version</w:t>
            </w:r>
          </w:p>
          <w:p w14:paraId="248CCBDA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  <w:r w:rsidRPr="00EF7D73">
              <w:rPr>
                <w:rFonts w:eastAsia="Times New Roman" w:cs="Arial"/>
                <w:b/>
              </w:rPr>
              <w:t>0-1-2</w:t>
            </w:r>
          </w:p>
        </w:tc>
        <w:tc>
          <w:tcPr>
            <w:tcW w:w="1170" w:type="dxa"/>
          </w:tcPr>
          <w:p w14:paraId="487538DF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  <w:r w:rsidRPr="00EF7D73">
              <w:rPr>
                <w:rFonts w:eastAsia="Times New Roman" w:cs="Arial"/>
                <w:b/>
              </w:rPr>
              <w:t>Deep Sedation</w:t>
            </w:r>
          </w:p>
          <w:p w14:paraId="54139236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  <w:r w:rsidRPr="00EF7D73">
              <w:rPr>
                <w:rFonts w:eastAsia="Times New Roman" w:cs="Arial"/>
                <w:b/>
              </w:rPr>
              <w:t>0-1-2</w:t>
            </w:r>
          </w:p>
        </w:tc>
        <w:tc>
          <w:tcPr>
            <w:tcW w:w="1080" w:type="dxa"/>
          </w:tcPr>
          <w:p w14:paraId="0DDCFB3C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  <w:r w:rsidRPr="00EF7D73">
              <w:rPr>
                <w:rFonts w:eastAsia="Times New Roman" w:cs="Arial"/>
                <w:b/>
              </w:rPr>
              <w:t>Stimulus Consistency</w:t>
            </w:r>
          </w:p>
          <w:p w14:paraId="719EE990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  <w:r w:rsidRPr="00EF7D73">
              <w:rPr>
                <w:rFonts w:eastAsia="Times New Roman" w:cs="Arial"/>
                <w:b/>
              </w:rPr>
              <w:t>0-1-2</w:t>
            </w:r>
          </w:p>
        </w:tc>
        <w:tc>
          <w:tcPr>
            <w:tcW w:w="810" w:type="dxa"/>
          </w:tcPr>
          <w:p w14:paraId="78731F10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  <w:r w:rsidRPr="00EF7D73">
              <w:rPr>
                <w:rFonts w:eastAsia="Times New Roman" w:cs="Arial"/>
                <w:b/>
              </w:rPr>
              <w:t>Total</w:t>
            </w:r>
          </w:p>
        </w:tc>
        <w:tc>
          <w:tcPr>
            <w:tcW w:w="1710" w:type="dxa"/>
            <w:vMerge/>
          </w:tcPr>
          <w:p w14:paraId="737B9C6D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</w:p>
        </w:tc>
        <w:tc>
          <w:tcPr>
            <w:tcW w:w="3510" w:type="dxa"/>
            <w:vMerge/>
          </w:tcPr>
          <w:p w14:paraId="682CE5ED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</w:rPr>
            </w:pPr>
          </w:p>
        </w:tc>
      </w:tr>
      <w:tr w:rsidR="00184970" w:rsidRPr="00EF7D73" w14:paraId="2B8A4A38" w14:textId="77777777" w:rsidTr="003C23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7623505F" w14:textId="241A4E0E" w:rsidR="00184970" w:rsidRPr="00EF7D73" w:rsidRDefault="00184970" w:rsidP="003C2319">
            <w:pPr>
              <w:jc w:val="center"/>
              <w:rPr>
                <w:rFonts w:eastAsia="Times New Roman" w:cs="Arial"/>
                <w:color w:val="auto"/>
              </w:rPr>
            </w:pPr>
            <w:r w:rsidRPr="00EF7D73">
              <w:rPr>
                <w:rFonts w:cs="Arial"/>
                <w:color w:val="auto"/>
              </w:rPr>
              <w:t xml:space="preserve">De </w:t>
            </w:r>
            <w:proofErr w:type="spellStart"/>
            <w:r w:rsidRPr="00EF7D73">
              <w:rPr>
                <w:rFonts w:cs="Arial"/>
                <w:color w:val="auto"/>
              </w:rPr>
              <w:t>Deyne</w:t>
            </w:r>
            <w:proofErr w:type="spellEnd"/>
            <w:r w:rsidRPr="00EF7D73">
              <w:rPr>
                <w:rFonts w:cs="Arial"/>
                <w:color w:val="auto"/>
              </w:rPr>
              <w:t xml:space="preserve"> 1998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De Deyne&lt;/Author&gt;&lt;Year&gt;1998&lt;/Year&gt;&lt;RecNum&gt;1958&lt;/RecNum&gt;&lt;DisplayText&gt;[1]&lt;/DisplayText&gt;&lt;record&gt;&lt;rec-number&gt;1958&lt;/rec-number&gt;&lt;foreign-keys&gt;&lt;key app="EN" db-id="v9razzrwmtv29zeet5tvadzm9d5dffdd0s55" timestamp="1507232815"&gt;1958&lt;/key&gt;&lt;/foreign-keys&gt;&lt;ref-type name="Journal Article"&gt;17&lt;/ref-type&gt;&lt;contributors&gt;&lt;authors&gt;&lt;author&gt;De Deyne, C.&lt;/author&gt;&lt;author&gt;Struys, M.&lt;/author&gt;&lt;author&gt;Decruyenaere, J.&lt;/author&gt;&lt;author&gt;Creupelandt, J.&lt;/author&gt;&lt;author&gt;Hoste, E.&lt;/author&gt;&lt;author&gt;Colardyn, F.&lt;/author&gt;&lt;/authors&gt;&lt;/contributors&gt;&lt;auth-address&gt;Department of Anaesthesia and Intensive Care Medicine, Eastern Limburg General Hospital, Genk, Belgium.&lt;/auth-address&gt;&lt;titles&gt;&lt;title&gt;Use of continuous bispectral EEG monitoring to assess depth of sedation in ICU patients&lt;/title&gt;&lt;secondary-title&gt;Intensive Care Med.&lt;/secondary-title&gt;&lt;/titles&gt;&lt;periodical&gt;&lt;full-title&gt;Intensive Care Med.&lt;/full-title&gt;&lt;/periodical&gt;&lt;pages&gt;1294-1298&lt;/pages&gt;&lt;volume&gt;24&lt;/volume&gt;&lt;number&gt;12&lt;/number&gt;&lt;dates&gt;&lt;year&gt;1998&lt;/year&gt;&lt;pub-dates&gt;&lt;date&gt;1998/12&lt;/date&gt;&lt;/pub-dates&gt;&lt;/dates&gt;&lt;isbn&gt;0342-4642&lt;/isbn&gt;&lt;urls&gt;&lt;related-urls&gt;&lt;url&gt;https://www.ncbi.nlm.nih.gov/pubmed/9885883&lt;/url&gt;&lt;/related-urls&gt;&lt;/urls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1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43CF4B11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18 Surgical ICU pts</w:t>
            </w:r>
          </w:p>
        </w:tc>
        <w:tc>
          <w:tcPr>
            <w:tcW w:w="1170" w:type="dxa"/>
          </w:tcPr>
          <w:p w14:paraId="027F9D14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msay</w:t>
            </w:r>
          </w:p>
        </w:tc>
        <w:tc>
          <w:tcPr>
            <w:tcW w:w="990" w:type="dxa"/>
          </w:tcPr>
          <w:p w14:paraId="74B9A9D5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11B5389C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7049762F" w14:textId="77777777" w:rsidR="00184970" w:rsidRPr="00EF7D73" w:rsidDel="005B18D7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170" w:type="dxa"/>
          </w:tcPr>
          <w:p w14:paraId="4D47EE25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5B87F20F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095E0384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710" w:type="dxa"/>
          </w:tcPr>
          <w:p w14:paraId="76B99F2A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Not Reported</w:t>
            </w:r>
          </w:p>
          <w:p w14:paraId="4A1C01A6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  <w:tc>
          <w:tcPr>
            <w:tcW w:w="3510" w:type="dxa"/>
          </w:tcPr>
          <w:p w14:paraId="2F780CA8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All with Ramsay 6</w:t>
            </w:r>
          </w:p>
        </w:tc>
      </w:tr>
      <w:tr w:rsidR="00184970" w:rsidRPr="00EF7D73" w14:paraId="39CF0508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734E213B" w14:textId="0D39B964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r w:rsidRPr="00EF7D73">
              <w:rPr>
                <w:color w:val="auto"/>
              </w:rPr>
              <w:t>Simmons 1999</w:t>
            </w:r>
            <w:r w:rsidR="003C2319">
              <w:rPr>
                <w:color w:val="auto"/>
              </w:rPr>
              <w:t xml:space="preserve"> </w:t>
            </w:r>
            <w:r w:rsidR="003C2319">
              <w:fldChar w:fldCharType="begin"/>
            </w:r>
            <w:r w:rsidR="003C2319">
              <w:rPr>
                <w:color w:val="auto"/>
              </w:rPr>
              <w:instrText xml:space="preserve"> ADDIN EN.CITE &lt;EndNote&gt;&lt;Cite&gt;&lt;Author&gt;Simmons&lt;/Author&gt;&lt;Year&gt;1999&lt;/Year&gt;&lt;RecNum&gt;1960&lt;/RecNum&gt;&lt;DisplayText&gt;[2]&lt;/DisplayText&gt;&lt;record&gt;&lt;rec-number&gt;1960&lt;/rec-number&gt;&lt;foreign-keys&gt;&lt;key app="EN" db-id="v9razzrwmtv29zeet5tvadzm9d5dffdd0s55" timestamp="1507232815"&gt;1960&lt;/key&gt;&lt;/foreign-keys&gt;&lt;ref-type name="Journal Article"&gt;17&lt;/ref-type&gt;&lt;contributors&gt;&lt;authors&gt;&lt;author&gt;Simmons, L. E.&lt;/author&gt;&lt;author&gt;Riker, R. R.&lt;/author&gt;&lt;author&gt;Prato, B. S.&lt;/author&gt;&lt;author&gt;Fraser, G. L.&lt;/author&gt;&lt;/authors&gt;&lt;/contributors&gt;&lt;auth-address&gt;Department of Critical Care, Maine Medical Center, Portland 04102, USA.&lt;/auth-address&gt;&lt;titles&gt;&lt;title&gt;Assessing sedation during intensive care unit mechanical ventilation with the Bispectral Index and the Sedation-Agitation Scale&lt;/title&gt;&lt;secondary-title&gt;Crit. Care Med.&lt;/secondary-title&gt;&lt;/titles&gt;&lt;periodical&gt;&lt;full-title&gt;Crit. Care Med.&lt;/full-title&gt;&lt;/periodical&gt;&lt;pages&gt;1499-1504&lt;/pages&gt;&lt;volume&gt;27&lt;/volume&gt;&lt;number&gt;8&lt;/number&gt;&lt;dates&gt;&lt;year&gt;1999&lt;/year&gt;&lt;pub-dates&gt;&lt;date&gt;1999/8&lt;/date&gt;&lt;/pub-dates&gt;&lt;/dates&gt;&lt;isbn&gt;0090-3493&lt;/isbn&gt;&lt;urls&gt;&lt;related-urls&gt;&lt;url&gt;https://www.ncbi.nlm.nih.gov/pubmed/10470756&lt;/url&gt;&lt;url&gt;http://Insights.ovid.com/pubmed?pmid=10470756&lt;/url&gt;&lt;/related-urls&gt;&lt;/urls&gt;&lt;/record&gt;&lt;/Cite&gt;&lt;/EndNote&gt;</w:instrText>
            </w:r>
            <w:r w:rsidR="003C2319">
              <w:fldChar w:fldCharType="separate"/>
            </w:r>
            <w:r w:rsidR="003C2319">
              <w:rPr>
                <w:noProof/>
                <w:color w:val="auto"/>
              </w:rPr>
              <w:t>[2]</w:t>
            </w:r>
            <w:r w:rsidR="003C2319">
              <w:fldChar w:fldCharType="end"/>
            </w:r>
          </w:p>
        </w:tc>
        <w:tc>
          <w:tcPr>
            <w:tcW w:w="1204" w:type="dxa"/>
          </w:tcPr>
          <w:p w14:paraId="175DBAF0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t>63 mixed ICU pts</w:t>
            </w:r>
          </w:p>
        </w:tc>
        <w:tc>
          <w:tcPr>
            <w:tcW w:w="1170" w:type="dxa"/>
          </w:tcPr>
          <w:p w14:paraId="01D94F40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t>SAS</w:t>
            </w:r>
          </w:p>
        </w:tc>
        <w:tc>
          <w:tcPr>
            <w:tcW w:w="990" w:type="dxa"/>
          </w:tcPr>
          <w:p w14:paraId="08C1F75C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t>Moderate</w:t>
            </w:r>
          </w:p>
        </w:tc>
        <w:tc>
          <w:tcPr>
            <w:tcW w:w="1170" w:type="dxa"/>
          </w:tcPr>
          <w:p w14:paraId="143B453D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sz w:val="24"/>
                <w:szCs w:val="24"/>
              </w:rPr>
              <w:t>2</w:t>
            </w:r>
          </w:p>
        </w:tc>
        <w:tc>
          <w:tcPr>
            <w:tcW w:w="1440" w:type="dxa"/>
          </w:tcPr>
          <w:p w14:paraId="40DC0433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sz w:val="24"/>
                <w:szCs w:val="24"/>
              </w:rPr>
              <w:t>2</w:t>
            </w:r>
          </w:p>
        </w:tc>
        <w:tc>
          <w:tcPr>
            <w:tcW w:w="1170" w:type="dxa"/>
          </w:tcPr>
          <w:p w14:paraId="5399FB52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sz w:val="24"/>
                <w:szCs w:val="24"/>
              </w:rPr>
              <w:t>1</w:t>
            </w:r>
          </w:p>
        </w:tc>
        <w:tc>
          <w:tcPr>
            <w:tcW w:w="1080" w:type="dxa"/>
          </w:tcPr>
          <w:p w14:paraId="554B5267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45A51C8C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sz w:val="24"/>
                <w:szCs w:val="24"/>
              </w:rPr>
              <w:t>5</w:t>
            </w:r>
          </w:p>
        </w:tc>
        <w:tc>
          <w:tcPr>
            <w:tcW w:w="1710" w:type="dxa"/>
          </w:tcPr>
          <w:p w14:paraId="6A450C9C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t>R=0.46</w:t>
            </w:r>
          </w:p>
        </w:tc>
        <w:tc>
          <w:tcPr>
            <w:tcW w:w="3510" w:type="dxa"/>
          </w:tcPr>
          <w:p w14:paraId="7601B022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24"/>
                <w:szCs w:val="24"/>
              </w:rPr>
            </w:pPr>
          </w:p>
        </w:tc>
      </w:tr>
      <w:tr w:rsidR="00184970" w:rsidRPr="00EF7D73" w14:paraId="03C55722" w14:textId="77777777" w:rsidTr="003C23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5600E756" w14:textId="329D9534" w:rsidR="00184970" w:rsidRPr="00EF7D73" w:rsidRDefault="00184970" w:rsidP="003C2319">
            <w:pPr>
              <w:jc w:val="center"/>
              <w:rPr>
                <w:color w:val="auto"/>
              </w:rPr>
            </w:pPr>
            <w:r w:rsidRPr="00EF7D73">
              <w:rPr>
                <w:color w:val="auto"/>
              </w:rPr>
              <w:t>Riker 2001</w:t>
            </w:r>
            <w:r w:rsidR="003C2319">
              <w:rPr>
                <w:color w:val="auto"/>
              </w:rPr>
              <w:t xml:space="preserve"> </w:t>
            </w:r>
            <w:r w:rsidR="003C2319">
              <w:fldChar w:fldCharType="begin"/>
            </w:r>
            <w:r w:rsidR="003C2319">
              <w:rPr>
                <w:color w:val="auto"/>
              </w:rPr>
              <w:instrText xml:space="preserve"> ADDIN EN.CITE &lt;EndNote&gt;&lt;Cite&gt;&lt;Author&gt;Riker&lt;/Author&gt;&lt;Year&gt;2001&lt;/Year&gt;&lt;RecNum&gt;1961&lt;/RecNum&gt;&lt;DisplayText&gt;[3]&lt;/DisplayText&gt;&lt;record&gt;&lt;rec-number&gt;1961&lt;/rec-number&gt;&lt;foreign-keys&gt;&lt;key app="EN" db-id="v9razzrwmtv29zeet5tvadzm9d5dffdd0s55" timestamp="1507232815"&gt;1961&lt;/key&gt;&lt;/foreign-keys&gt;&lt;ref-type name="Journal Article"&gt;17&lt;/ref-type&gt;&lt;contributors&gt;&lt;authors&gt;&lt;author&gt;Riker, R. R.&lt;/author&gt;&lt;author&gt;Fraser, G. L.&lt;/author&gt;&lt;author&gt;Simmons, L. E.&lt;/author&gt;&lt;author&gt;Wilkins, M. L.&lt;/author&gt;&lt;/authors&gt;&lt;/contributors&gt;&lt;auth-address&gt;Department of Critical Care, Maine Medical Center, Portland, Maine 04102, USA. RikerR@mail.mmc.org&lt;/auth-address&gt;&lt;titles&gt;&lt;title&gt;Validating the Sedation-Agitation Scale with the Bispectral Index and Visual Analog Scale in adult ICU patients after cardiac surgery&lt;/title&gt;&lt;secondary-title&gt;Intensive Care Med.&lt;/secondary-title&gt;&lt;/titles&gt;&lt;periodical&gt;&lt;full-title&gt;Intensive Care Med.&lt;/full-title&gt;&lt;/periodical&gt;&lt;pages&gt;853-858&lt;/pages&gt;&lt;volume&gt;27&lt;/volume&gt;&lt;number&gt;5&lt;/number&gt;&lt;dates&gt;&lt;year&gt;2001&lt;/year&gt;&lt;pub-dates&gt;&lt;date&gt;2001/5&lt;/date&gt;&lt;/pub-dates&gt;&lt;/dates&gt;&lt;isbn&gt;0342-4642&lt;/isbn&gt;&lt;urls&gt;&lt;related-urls&gt;&lt;url&gt;https://www.ncbi.nlm.nih.gov/pubmed/11430541&lt;/url&gt;&lt;/related-urls&gt;&lt;/urls&gt;&lt;/record&gt;&lt;/Cite&gt;&lt;/EndNote&gt;</w:instrText>
            </w:r>
            <w:r w:rsidR="003C2319">
              <w:fldChar w:fldCharType="separate"/>
            </w:r>
            <w:r w:rsidR="003C2319">
              <w:rPr>
                <w:noProof/>
                <w:color w:val="auto"/>
              </w:rPr>
              <w:t>[3]</w:t>
            </w:r>
            <w:r w:rsidR="003C2319">
              <w:fldChar w:fldCharType="end"/>
            </w:r>
          </w:p>
        </w:tc>
        <w:tc>
          <w:tcPr>
            <w:tcW w:w="1204" w:type="dxa"/>
          </w:tcPr>
          <w:p w14:paraId="7BB7A980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</w:pPr>
            <w:r w:rsidRPr="00EF7D73">
              <w:t>37 post-CABG pts</w:t>
            </w:r>
          </w:p>
        </w:tc>
        <w:tc>
          <w:tcPr>
            <w:tcW w:w="1170" w:type="dxa"/>
          </w:tcPr>
          <w:p w14:paraId="4FEE9CD8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</w:pPr>
            <w:r w:rsidRPr="00EF7D73">
              <w:t>SAS</w:t>
            </w:r>
          </w:p>
        </w:tc>
        <w:tc>
          <w:tcPr>
            <w:tcW w:w="990" w:type="dxa"/>
          </w:tcPr>
          <w:p w14:paraId="1003E25D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</w:pPr>
            <w:r w:rsidRPr="00EF7D73">
              <w:t>Low</w:t>
            </w:r>
          </w:p>
        </w:tc>
        <w:tc>
          <w:tcPr>
            <w:tcW w:w="1170" w:type="dxa"/>
          </w:tcPr>
          <w:p w14:paraId="000FBFBD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4</w:t>
            </w:r>
          </w:p>
        </w:tc>
        <w:tc>
          <w:tcPr>
            <w:tcW w:w="1440" w:type="dxa"/>
          </w:tcPr>
          <w:p w14:paraId="773B60BE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170" w:type="dxa"/>
          </w:tcPr>
          <w:p w14:paraId="3BFB43E0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080" w:type="dxa"/>
          </w:tcPr>
          <w:p w14:paraId="3167AA63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810" w:type="dxa"/>
          </w:tcPr>
          <w:p w14:paraId="710072C6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8</w:t>
            </w:r>
          </w:p>
        </w:tc>
        <w:tc>
          <w:tcPr>
            <w:tcW w:w="1710" w:type="dxa"/>
          </w:tcPr>
          <w:p w14:paraId="39401BD4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</w:pPr>
            <w:r w:rsidRPr="00EF7D73">
              <w:t>R=0.61</w:t>
            </w:r>
          </w:p>
        </w:tc>
        <w:tc>
          <w:tcPr>
            <w:tcW w:w="3510" w:type="dxa"/>
          </w:tcPr>
          <w:p w14:paraId="6B785E44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Cs w:val="24"/>
              </w:rPr>
            </w:pPr>
          </w:p>
        </w:tc>
      </w:tr>
      <w:tr w:rsidR="00184970" w:rsidRPr="00EF7D73" w14:paraId="0C50CB00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44AC73B7" w14:textId="20366AF9" w:rsidR="00184970" w:rsidRPr="00EF7D73" w:rsidRDefault="00184970" w:rsidP="003C2319">
            <w:pPr>
              <w:jc w:val="center"/>
              <w:rPr>
                <w:rFonts w:eastAsia="Times New Roman" w:cs="Arial"/>
                <w:color w:val="auto"/>
              </w:rPr>
            </w:pPr>
            <w:proofErr w:type="spellStart"/>
            <w:r w:rsidRPr="00EF7D73">
              <w:rPr>
                <w:rFonts w:cs="Arial"/>
                <w:color w:val="auto"/>
              </w:rPr>
              <w:t>Walder</w:t>
            </w:r>
            <w:proofErr w:type="spellEnd"/>
            <w:r w:rsidRPr="00EF7D73">
              <w:rPr>
                <w:rFonts w:cs="Arial"/>
                <w:color w:val="auto"/>
              </w:rPr>
              <w:t xml:space="preserve"> 2001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Walder&lt;/Author&gt;&lt;Year&gt;2001&lt;/Year&gt;&lt;RecNum&gt;1962&lt;/RecNum&gt;&lt;DisplayText&gt;[4]&lt;/DisplayText&gt;&lt;record&gt;&lt;rec-number&gt;1962&lt;/rec-number&gt;&lt;foreign-keys&gt;&lt;key app="EN" db-id="v9razzrwmtv29zeet5tvadzm9d5dffdd0s55" timestamp="1507232815"&gt;1962&lt;/key&gt;&lt;/foreign-keys&gt;&lt;ref-type name="Journal Article"&gt;17&lt;/ref-type&gt;&lt;contributors&gt;&lt;authors&gt;&lt;author&gt;Walder, B.&lt;/author&gt;&lt;author&gt;Suter, P. M.&lt;/author&gt;&lt;author&gt;Romand, J. A.&lt;/author&gt;&lt;/authors&gt;&lt;/contributors&gt;&lt;auth-address&gt;Department APSIC, Geneva University Hospital, Switzerland. Bernard.Walder@hcuge.ch&lt;/auth-address&gt;&lt;titles&gt;&lt;title&gt;Evaluation of two processed EEG analyzers for assessment of sedation after coronary artery bypass grafting&lt;/title&gt;&lt;secondary-title&gt;Intensive Care Med.&lt;/secondary-title&gt;&lt;/titles&gt;&lt;periodical&gt;&lt;full-title&gt;Intensive Care Med.&lt;/full-title&gt;&lt;/periodical&gt;&lt;pages&gt;107-114&lt;/pages&gt;&lt;volume&gt;27&lt;/volume&gt;&lt;number&gt;1&lt;/number&gt;&lt;dates&gt;&lt;year&gt;2001&lt;/year&gt;&lt;pub-dates&gt;&lt;date&gt;2001/1&lt;/date&gt;&lt;/pub-dates&gt;&lt;/dates&gt;&lt;isbn&gt;0342-4642&lt;/isbn&gt;&lt;urls&gt;&lt;related-urls&gt;&lt;url&gt;https://www.ncbi.nlm.nih.gov/pubmed/11280620&lt;/url&gt;&lt;/related-urls&gt;&lt;/urls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4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26E00E72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14 post-CABG pts</w:t>
            </w:r>
          </w:p>
        </w:tc>
        <w:tc>
          <w:tcPr>
            <w:tcW w:w="1170" w:type="dxa"/>
          </w:tcPr>
          <w:p w14:paraId="7C96F285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msay</w:t>
            </w:r>
          </w:p>
        </w:tc>
        <w:tc>
          <w:tcPr>
            <w:tcW w:w="990" w:type="dxa"/>
          </w:tcPr>
          <w:p w14:paraId="45E2C09E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2704413F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6947CB2D" w14:textId="77777777" w:rsidR="00184970" w:rsidRPr="00EF7D73" w:rsidDel="005B18D7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170" w:type="dxa"/>
          </w:tcPr>
          <w:p w14:paraId="024A6D85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7C583791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5F58B4FB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710" w:type="dxa"/>
          </w:tcPr>
          <w:p w14:paraId="6923E2F6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Not Reported</w:t>
            </w:r>
          </w:p>
        </w:tc>
        <w:tc>
          <w:tcPr>
            <w:tcW w:w="3510" w:type="dxa"/>
          </w:tcPr>
          <w:p w14:paraId="20C6F925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Compared R6 vs R4: 74 ± 10 and 83 ± 10, p = 0.02</w:t>
            </w:r>
          </w:p>
        </w:tc>
      </w:tr>
      <w:tr w:rsidR="00184970" w:rsidRPr="00EF7D73" w14:paraId="48CC0884" w14:textId="77777777" w:rsidTr="003C23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12886837" w14:textId="70F5DD3C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proofErr w:type="spellStart"/>
            <w:r w:rsidRPr="00EF7D73">
              <w:rPr>
                <w:rFonts w:cs="Arial"/>
                <w:color w:val="auto"/>
              </w:rPr>
              <w:t>Frenzel</w:t>
            </w:r>
            <w:proofErr w:type="spellEnd"/>
            <w:r w:rsidRPr="00EF7D73">
              <w:rPr>
                <w:rFonts w:cs="Arial"/>
                <w:color w:val="auto"/>
              </w:rPr>
              <w:t xml:space="preserve"> 2002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Frenzel&lt;/Author&gt;&lt;Year&gt;2002&lt;/Year&gt;&lt;RecNum&gt;1959&lt;/RecNum&gt;&lt;DisplayText&gt;[5]&lt;/DisplayText&gt;&lt;record&gt;&lt;rec-number&gt;1959&lt;/rec-number&gt;&lt;foreign-keys&gt;&lt;key app="EN" db-id="v9razzrwmtv29zeet5tvadzm9d5dffdd0s55" timestamp="1507232815"&gt;1959&lt;/key&gt;&lt;/foreign-keys&gt;&lt;ref-type name="Journal Article"&gt;17&lt;/ref-type&gt;&lt;contributors&gt;&lt;authors&gt;&lt;author&gt;Frenzel, Dirk&lt;/author&gt;&lt;author&gt;Greim, Clemens- A.&lt;/author&gt;&lt;author&gt;Sommer, Christian&lt;/author&gt;&lt;author&gt;Bauerle, Kerstin&lt;/author&gt;&lt;author&gt;Roewer, Norbert&lt;/author&gt;&lt;/authors&gt;&lt;/contributors&gt;&lt;auth-address&gt;Department of Anesthesiology, University Hospital of Würzburg, Josef-Schneider-Strasse 2, 97080 Würzburg, Germany. agnemo@gmx.de&lt;/auth-address&gt;&lt;titles&gt;&lt;title&gt;Is the bispectral index appropriate for monitoring the sedation level of mechanically ventilated surgical ICU patients?&lt;/title&gt;&lt;secondary-title&gt;Intensive Care Med.&lt;/secondary-title&gt;&lt;/titles&gt;&lt;periodical&gt;&lt;full-title&gt;Intensive Care Med.&lt;/full-title&gt;&lt;/periodical&gt;&lt;pages&gt;178-183&lt;/pages&gt;&lt;volume&gt;28&lt;/volume&gt;&lt;number&gt;2&lt;/number&gt;&lt;dates&gt;&lt;year&gt;2002&lt;/year&gt;&lt;pub-dates&gt;&lt;date&gt;2002/2&lt;/date&gt;&lt;/pub-dates&gt;&lt;/dates&gt;&lt;isbn&gt;0342-4642&lt;/isbn&gt;&lt;urls&gt;&lt;related-urls&gt;&lt;url&gt;http://dx.doi.org/10.1007/s00134-001-1183-4&lt;/url&gt;&lt;url&gt;https://www.ncbi.nlm.nih.gov/pubmed/11907661&lt;/url&gt;&lt;url&gt;https://dx.doi.org/10.1007/s00134-001-1183-4&lt;/url&gt;&lt;/related-urls&gt;&lt;pdf-urls&gt;&lt;url&gt;All Papers/F/Frenzel et al. 2002 - Is the bispectral index appropriate for monitoring the sedation level of mechanically ventilated surgical ICU patients.pdf&lt;/url&gt;&lt;/pdf-urls&gt;&lt;/urls&gt;&lt;electronic-resource-num&gt;10.1007/s00134-001-1183-4&lt;/electronic-resource-num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5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1612B5B6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19 intubated SICU</w:t>
            </w:r>
          </w:p>
        </w:tc>
        <w:tc>
          <w:tcPr>
            <w:tcW w:w="1170" w:type="dxa"/>
          </w:tcPr>
          <w:p w14:paraId="66D1D5A4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msay, , OAA/S, Cook, SAS</w:t>
            </w:r>
          </w:p>
        </w:tc>
        <w:tc>
          <w:tcPr>
            <w:tcW w:w="990" w:type="dxa"/>
          </w:tcPr>
          <w:p w14:paraId="1AFDDC35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17F598C0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43F1B9C5" w14:textId="77777777" w:rsidR="00184970" w:rsidRPr="00EF7D73" w:rsidDel="005B18D7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170" w:type="dxa"/>
          </w:tcPr>
          <w:p w14:paraId="2B708100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1611ACF4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810" w:type="dxa"/>
          </w:tcPr>
          <w:p w14:paraId="3F24B8D9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3</w:t>
            </w:r>
          </w:p>
        </w:tc>
        <w:tc>
          <w:tcPr>
            <w:tcW w:w="1710" w:type="dxa"/>
          </w:tcPr>
          <w:p w14:paraId="7ED43D1D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Tau=0.59</w:t>
            </w:r>
          </w:p>
        </w:tc>
        <w:tc>
          <w:tcPr>
            <w:tcW w:w="3510" w:type="dxa"/>
          </w:tcPr>
          <w:p w14:paraId="2F396B09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Large group with deep sedation “Deeper sedation, inter-individual differences increase”</w:t>
            </w:r>
          </w:p>
        </w:tc>
      </w:tr>
      <w:tr w:rsidR="00184970" w:rsidRPr="00EF7D73" w14:paraId="3F6038F1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566F9E65" w14:textId="0B8FEE00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proofErr w:type="spellStart"/>
            <w:r w:rsidRPr="00EF7D73">
              <w:rPr>
                <w:rFonts w:cs="Arial"/>
                <w:color w:val="auto"/>
              </w:rPr>
              <w:t>Mondello</w:t>
            </w:r>
            <w:proofErr w:type="spellEnd"/>
            <w:r w:rsidRPr="00EF7D73">
              <w:rPr>
                <w:rFonts w:cs="Arial"/>
                <w:color w:val="auto"/>
              </w:rPr>
              <w:t xml:space="preserve"> 2002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Mondello&lt;/Author&gt;&lt;Year&gt;2002&lt;/Year&gt;&lt;RecNum&gt;1963&lt;/RecNum&gt;&lt;DisplayText&gt;[6]&lt;/DisplayText&gt;&lt;record&gt;&lt;rec-number&gt;1963&lt;/rec-number&gt;&lt;foreign-keys&gt;&lt;key app="EN" db-id="v9razzrwmtv29zeet5tvadzm9d5dffdd0s55" timestamp="1507232815"&gt;1963&lt;/key&gt;&lt;/foreign-keys&gt;&lt;ref-type name="Journal Article"&gt;17&lt;/ref-type&gt;&lt;contributors&gt;&lt;authors&gt;&lt;author&gt;Mondello, Epifanio&lt;/author&gt;&lt;author&gt;Siliotti, Rossella&lt;/author&gt;&lt;author&gt;Noto, Giusi&lt;/author&gt;&lt;author&gt;Cuzzocrea, Elisabetta&lt;/author&gt;&lt;author&gt;Scollo, Giuseppe&lt;/author&gt;&lt;author&gt;Trimarchi, Giuseppe&lt;/author&gt;&lt;author&gt;Venuti, Francesco Saverio&lt;/author&gt;&lt;/authors&gt;&lt;/contributors&gt;&lt;auth-address&gt;Department of Neurosciences, Psychiatric and Anaesthesiological Sciences, Section of Anaesthesiological Sciences, University of Messina, Italy. emondello@unime.it&lt;/auth-address&gt;&lt;titles&gt;&lt;title&gt;Bispectral Index in ICU: correlation with Ramsay Score on assessment of sedation level&lt;/title&gt;&lt;secondary-title&gt;J. Clin. Monit. Comput.&lt;/secondary-title&gt;&lt;/titles&gt;&lt;periodical&gt;&lt;full-title&gt;J. Clin. Monit. Comput.&lt;/full-title&gt;&lt;/periodical&gt;&lt;pages&gt;271-277&lt;/pages&gt;&lt;volume&gt;17&lt;/volume&gt;&lt;number&gt;5&lt;/number&gt;&lt;dates&gt;&lt;year&gt;2002&lt;/year&gt;&lt;pub-dates&gt;&lt;date&gt;2002/7&lt;/date&gt;&lt;/pub-dates&gt;&lt;/dates&gt;&lt;isbn&gt;1387-1307&lt;/isbn&gt;&lt;urls&gt;&lt;related-urls&gt;&lt;url&gt;https://www.ncbi.nlm.nih.gov/pubmed/12546259&lt;/url&gt;&lt;/related-urls&gt;&lt;/urls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6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131C7EDB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20</w:t>
            </w:r>
          </w:p>
        </w:tc>
        <w:tc>
          <w:tcPr>
            <w:tcW w:w="1170" w:type="dxa"/>
          </w:tcPr>
          <w:p w14:paraId="473B5C31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msay</w:t>
            </w:r>
          </w:p>
        </w:tc>
        <w:tc>
          <w:tcPr>
            <w:tcW w:w="990" w:type="dxa"/>
          </w:tcPr>
          <w:p w14:paraId="4B4CAC53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577BD4E7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440" w:type="dxa"/>
          </w:tcPr>
          <w:p w14:paraId="44A37936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170" w:type="dxa"/>
          </w:tcPr>
          <w:p w14:paraId="4E6DD78C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66F2E1E9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0ED18F80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3</w:t>
            </w:r>
          </w:p>
        </w:tc>
        <w:tc>
          <w:tcPr>
            <w:tcW w:w="1710" w:type="dxa"/>
          </w:tcPr>
          <w:p w14:paraId="187ACB8A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55</w:t>
            </w:r>
          </w:p>
        </w:tc>
        <w:tc>
          <w:tcPr>
            <w:tcW w:w="3510" w:type="dxa"/>
          </w:tcPr>
          <w:p w14:paraId="39DF1CCA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184970" w:rsidRPr="00EF7D73" w14:paraId="389FA76F" w14:textId="77777777" w:rsidTr="003C23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6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69753AEF" w14:textId="77777777" w:rsidR="00184970" w:rsidRPr="00EF7D73" w:rsidRDefault="00184970" w:rsidP="00184970">
            <w:pPr>
              <w:jc w:val="center"/>
              <w:rPr>
                <w:rFonts w:cs="Arial"/>
                <w:color w:val="auto"/>
              </w:rPr>
            </w:pPr>
            <w:proofErr w:type="spellStart"/>
            <w:r w:rsidRPr="00EF7D73">
              <w:rPr>
                <w:rFonts w:cs="Arial"/>
                <w:color w:val="auto"/>
              </w:rPr>
              <w:t>Nasraway</w:t>
            </w:r>
            <w:proofErr w:type="spellEnd"/>
          </w:p>
          <w:p w14:paraId="5162C44E" w14:textId="42E2AEBE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r w:rsidRPr="00EF7D73">
              <w:rPr>
                <w:rFonts w:cs="Arial"/>
                <w:color w:val="auto"/>
              </w:rPr>
              <w:t>2002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Nasraway Sa&lt;/Author&gt;&lt;Year&gt;2002&lt;/Year&gt;&lt;RecNum&gt;1964&lt;/RecNum&gt;&lt;DisplayText&gt;[7]&lt;/DisplayText&gt;&lt;record&gt;&lt;rec-number&gt;1964&lt;/rec-number&gt;&lt;foreign-keys&gt;&lt;key app="EN" db-id="v9razzrwmtv29zeet5tvadzm9d5dffdd0s55" timestamp="1507232816"&gt;1964&lt;/key&gt;&lt;/foreign-keys&gt;&lt;ref-type name="Journal Article"&gt;17&lt;/ref-type&gt;&lt;contributors&gt;&lt;authors&gt;&lt;author&gt;Nasraway Sa, Stanley A., Jr.&lt;/author&gt;&lt;author&gt;Wu, Eugene C.&lt;/author&gt;&lt;author&gt;Kelleher, Ruth M.&lt;/author&gt;&lt;author&gt;Yasuda, Cynthia M.&lt;/author&gt;&lt;author&gt;Donnelly, Anne M.&lt;/author&gt;&lt;/authors&gt;&lt;/contributors&gt;&lt;auth-address&gt;Department of Surgery, New England Medical Center, Tufts University School of Medicine, Boston, MA 02111, USA. Snasraway@lifespan.org&lt;/auth-address&gt;&lt;titles&gt;&lt;title&gt;How reliable is the Bispectral Index in critically ill patients? A prospective, comparative, single-blinded observer study&lt;/title&gt;&lt;secondary-title&gt;Crit. Care Med.&lt;/secondary-title&gt;&lt;/titles&gt;&lt;periodical&gt;&lt;full-title&gt;Crit. Care Med.&lt;/full-title&gt;&lt;/periodical&gt;&lt;pages&gt;1483-1487&lt;/pages&gt;&lt;volume&gt;30&lt;/volume&gt;&lt;number&gt;7&lt;/number&gt;&lt;dates&gt;&lt;year&gt;2002&lt;/year&gt;&lt;pub-dates&gt;&lt;date&gt;2002/7&lt;/date&gt;&lt;/pub-dates&gt;&lt;/dates&gt;&lt;isbn&gt;0090-3493&lt;/isbn&gt;&lt;urls&gt;&lt;related-urls&gt;&lt;url&gt;https://www.ncbi.nlm.nih.gov/pubmed/12130966&lt;/url&gt;&lt;url&gt;http://Insights.ovid.com/pubmed?pmid=12130966&lt;/url&gt;&lt;/related-urls&gt;&lt;pdf-urls&gt;&lt;url&gt;All Papers/N/Nasraway SA et al. 2002 - How reliable is the Bispectral Index in critic ... patients - A prospective, comparative, single-blinded observer study.pdf&lt;/url&gt;&lt;/pdf-urls&gt;&lt;/urls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7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5511CA3D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20 med/</w:t>
            </w:r>
            <w:proofErr w:type="spellStart"/>
            <w:r w:rsidRPr="00EF7D73">
              <w:rPr>
                <w:rFonts w:eastAsia="Times New Roman" w:cs="Arial"/>
              </w:rPr>
              <w:t>surg</w:t>
            </w:r>
            <w:proofErr w:type="spellEnd"/>
            <w:r w:rsidRPr="00EF7D73">
              <w:rPr>
                <w:rFonts w:eastAsia="Times New Roman" w:cs="Arial"/>
              </w:rPr>
              <w:t xml:space="preserve"> ICU pts</w:t>
            </w:r>
          </w:p>
        </w:tc>
        <w:tc>
          <w:tcPr>
            <w:tcW w:w="1170" w:type="dxa"/>
          </w:tcPr>
          <w:p w14:paraId="26886133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SAS</w:t>
            </w:r>
          </w:p>
        </w:tc>
        <w:tc>
          <w:tcPr>
            <w:tcW w:w="990" w:type="dxa"/>
          </w:tcPr>
          <w:p w14:paraId="5905AF9A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4A2E8B20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769C1ED7" w14:textId="77777777" w:rsidR="00184970" w:rsidRPr="00EF7D73" w:rsidDel="005B18D7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170" w:type="dxa"/>
          </w:tcPr>
          <w:p w14:paraId="5E58249A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76810394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810" w:type="dxa"/>
          </w:tcPr>
          <w:p w14:paraId="4E734A96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4</w:t>
            </w:r>
          </w:p>
        </w:tc>
        <w:tc>
          <w:tcPr>
            <w:tcW w:w="1710" w:type="dxa"/>
          </w:tcPr>
          <w:p w14:paraId="38014638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2=0.37, r=0.6</w:t>
            </w:r>
          </w:p>
        </w:tc>
        <w:tc>
          <w:tcPr>
            <w:tcW w:w="3510" w:type="dxa"/>
          </w:tcPr>
          <w:p w14:paraId="23EF9123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184970" w:rsidRPr="00EF7D73" w14:paraId="68A3D3C6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5FE71E3F" w14:textId="7ABA000D" w:rsidR="00184970" w:rsidRPr="00EF7D73" w:rsidRDefault="00184970" w:rsidP="003C2319">
            <w:pPr>
              <w:jc w:val="center"/>
              <w:rPr>
                <w:rFonts w:eastAsia="Times New Roman" w:cs="Arial"/>
                <w:color w:val="auto"/>
              </w:rPr>
            </w:pPr>
            <w:proofErr w:type="spellStart"/>
            <w:r w:rsidRPr="00EF7D73">
              <w:rPr>
                <w:rFonts w:cs="Arial"/>
                <w:color w:val="auto"/>
              </w:rPr>
              <w:t>Riess</w:t>
            </w:r>
            <w:proofErr w:type="spellEnd"/>
            <w:r w:rsidRPr="00EF7D73">
              <w:rPr>
                <w:rFonts w:cs="Arial"/>
                <w:color w:val="auto"/>
              </w:rPr>
              <w:t xml:space="preserve"> 2002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Riess&lt;/Author&gt;&lt;Year&gt;2002&lt;/Year&gt;&lt;RecNum&gt;1965&lt;/RecNum&gt;&lt;DisplayText&gt;[8]&lt;/DisplayText&gt;&lt;record&gt;&lt;rec-number&gt;1965&lt;/rec-number&gt;&lt;foreign-keys&gt;&lt;key app="EN" db-id="v9razzrwmtv29zeet5tvadzm9d5dffdd0s55" timestamp="1507232816"&gt;1965&lt;/key&gt;&lt;/foreign-keys&gt;&lt;ref-type name="Journal Article"&gt;17&lt;/ref-type&gt;&lt;contributors&gt;&lt;authors&gt;&lt;author&gt;Riess, M. L.&lt;/author&gt;&lt;author&gt;Graefe, U. A.&lt;/author&gt;&lt;author&gt;Goeters, C.&lt;/author&gt;&lt;author&gt;Van Aken, H.&lt;/author&gt;&lt;author&gt;Bone, H. G.&lt;/author&gt;&lt;/authors&gt;&lt;/contributors&gt;&lt;auth-address&gt;Universitätsklinikum Münster, Department of Anaesthesiology and Intensive Care Medicine, Germany.&lt;/auth-address&gt;&lt;titles&gt;&lt;title&gt;Sedation assessment in critically ill patients with bispectral index&lt;/title&gt;&lt;secondary-title&gt;Eur. J. Anaesthesiol.&lt;/secondary-title&gt;&lt;/titles&gt;&lt;periodical&gt;&lt;full-title&gt;Eur. J. Anaesthesiol.&lt;/full-title&gt;&lt;/periodical&gt;&lt;pages&gt;18-22&lt;/pages&gt;&lt;volume&gt;19&lt;/volume&gt;&lt;number&gt;1&lt;/number&gt;&lt;dates&gt;&lt;year&gt;2002&lt;/year&gt;&lt;pub-dates&gt;&lt;date&gt;2002/1&lt;/date&gt;&lt;/pub-dates&gt;&lt;/dates&gt;&lt;isbn&gt;0265-0215&lt;/isbn&gt;&lt;urls&gt;&lt;related-urls&gt;&lt;url&gt;https://www.ncbi.nlm.nih.gov/pubmed/11913799&lt;/url&gt;&lt;/related-urls&gt;&lt;/urls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8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40803752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 xml:space="preserve">44 trauma, thoracic or </w:t>
            </w:r>
            <w:proofErr w:type="spellStart"/>
            <w:r w:rsidRPr="00EF7D73">
              <w:rPr>
                <w:rFonts w:eastAsia="Times New Roman" w:cs="Arial"/>
              </w:rPr>
              <w:t>abd</w:t>
            </w:r>
            <w:proofErr w:type="spellEnd"/>
            <w:r w:rsidRPr="00EF7D73">
              <w:rPr>
                <w:rFonts w:eastAsia="Times New Roman" w:cs="Arial"/>
              </w:rPr>
              <w:t xml:space="preserve"> surgery pts</w:t>
            </w:r>
          </w:p>
        </w:tc>
        <w:tc>
          <w:tcPr>
            <w:tcW w:w="1170" w:type="dxa"/>
          </w:tcPr>
          <w:p w14:paraId="11D715DD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msay</w:t>
            </w:r>
          </w:p>
        </w:tc>
        <w:tc>
          <w:tcPr>
            <w:tcW w:w="990" w:type="dxa"/>
          </w:tcPr>
          <w:p w14:paraId="036E874C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42491114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0820F506" w14:textId="77777777" w:rsidR="00184970" w:rsidRPr="00EF7D73" w:rsidDel="005B18D7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170" w:type="dxa"/>
          </w:tcPr>
          <w:p w14:paraId="7364A8F7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080" w:type="dxa"/>
          </w:tcPr>
          <w:p w14:paraId="77B2F800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27E103F9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3</w:t>
            </w:r>
          </w:p>
        </w:tc>
        <w:tc>
          <w:tcPr>
            <w:tcW w:w="1710" w:type="dxa"/>
          </w:tcPr>
          <w:p w14:paraId="7E62378D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-0.64</w:t>
            </w:r>
          </w:p>
        </w:tc>
        <w:tc>
          <w:tcPr>
            <w:tcW w:w="3510" w:type="dxa"/>
          </w:tcPr>
          <w:p w14:paraId="18FA2319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Median EMG high (42 dB)</w:t>
            </w:r>
          </w:p>
          <w:p w14:paraId="4F2127C2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  <w:p w14:paraId="45FF27BA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Correlation BIS-Ramsay if not shivering was 0.70, p&lt;0.01</w:t>
            </w:r>
          </w:p>
        </w:tc>
      </w:tr>
      <w:tr w:rsidR="00184970" w:rsidRPr="00EF7D73" w14:paraId="729B4FA3" w14:textId="77777777" w:rsidTr="003C23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7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70003E86" w14:textId="504EC695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r w:rsidRPr="00EF7D73">
              <w:rPr>
                <w:rFonts w:cs="Arial"/>
                <w:color w:val="auto"/>
              </w:rPr>
              <w:t>De Wit 2003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de Wit&lt;/Author&gt;&lt;Year&gt;2003&lt;/Year&gt;&lt;RecNum&gt;1966&lt;/RecNum&gt;&lt;DisplayText&gt;[9]&lt;/DisplayText&gt;&lt;record&gt;&lt;rec-number&gt;1966&lt;/rec-number&gt;&lt;foreign-keys&gt;&lt;key app="EN" db-id="v9razzrwmtv29zeet5tvadzm9d5dffdd0s55" timestamp="1507232816"&gt;1966&lt;/key&gt;&lt;/foreign-keys&gt;&lt;ref-type name="Journal Article"&gt;17&lt;/ref-type&gt;&lt;contributors&gt;&lt;authors&gt;&lt;author&gt;de Wit, Marjolein&lt;/author&gt;&lt;author&gt;Epstein, Scott K.&lt;/author&gt;&lt;/authors&gt;&lt;/contributors&gt;&lt;auth-address&gt;Pulmonary and Critical Care Division, New England Medical Center, Tufts University School of Medicine, Boston, Mass., USA.&lt;/auth-address&gt;&lt;titles&gt;&lt;title&gt;Administration of sedatives and level of sedation: comparative evaluation via the Sedation-Agitation Scale and the Bispectral Index&lt;/title&gt;&lt;secondary-title&gt;Am. J. Crit. Care&lt;/secondary-title&gt;&lt;/titles&gt;&lt;periodical&gt;&lt;full-title&gt;Am. J. Crit. Care&lt;/full-title&gt;&lt;/periodical&gt;&lt;pages&gt;343-348&lt;/pages&gt;&lt;volume&gt;12&lt;/volume&gt;&lt;number&gt;4&lt;/number&gt;&lt;dates&gt;&lt;year&gt;2003&lt;/year&gt;&lt;pub-dates&gt;&lt;date&gt;2003/7&lt;/date&gt;&lt;/pub-dates&gt;&lt;/dates&gt;&lt;isbn&gt;1062-3264&lt;/isbn&gt;&lt;urls&gt;&lt;related-urls&gt;&lt;url&gt;https://www.ncbi.nlm.nih.gov/pubmed/12882065&lt;/url&gt;&lt;url&gt;http://ajcc.aacnjournals.org/cgi/pmidlookup?view=long&amp;amp;pmid=12882065&lt;/url&gt;&lt;/related-urls&gt;&lt;pdf-urls&gt;&lt;url&gt;All Papers/D/de Wit and Epstein 2003 - Administration of sedatives and level of seda ... e evaluation via the Sedation-Agitation Scale and the Bispectral Index.pdf&lt;/url&gt;&lt;/pdf-urls&gt;&lt;/urls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9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546B9496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19</w:t>
            </w:r>
          </w:p>
        </w:tc>
        <w:tc>
          <w:tcPr>
            <w:tcW w:w="1170" w:type="dxa"/>
          </w:tcPr>
          <w:p w14:paraId="3E302CB6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SAS</w:t>
            </w:r>
          </w:p>
        </w:tc>
        <w:tc>
          <w:tcPr>
            <w:tcW w:w="990" w:type="dxa"/>
          </w:tcPr>
          <w:p w14:paraId="5930235F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Moderate</w:t>
            </w:r>
          </w:p>
        </w:tc>
        <w:tc>
          <w:tcPr>
            <w:tcW w:w="1170" w:type="dxa"/>
          </w:tcPr>
          <w:p w14:paraId="26C9EAE0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4</w:t>
            </w:r>
          </w:p>
        </w:tc>
        <w:tc>
          <w:tcPr>
            <w:tcW w:w="1440" w:type="dxa"/>
          </w:tcPr>
          <w:p w14:paraId="2B44546A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170" w:type="dxa"/>
          </w:tcPr>
          <w:p w14:paraId="77673375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4D2DFE3F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787FA2B5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4</w:t>
            </w:r>
          </w:p>
        </w:tc>
        <w:tc>
          <w:tcPr>
            <w:tcW w:w="1710" w:type="dxa"/>
          </w:tcPr>
          <w:p w14:paraId="5391E234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69</w:t>
            </w:r>
          </w:p>
        </w:tc>
        <w:tc>
          <w:tcPr>
            <w:tcW w:w="3510" w:type="dxa"/>
          </w:tcPr>
          <w:p w14:paraId="1E9FC6D3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184970" w:rsidRPr="00EF7D73" w14:paraId="7F481C3B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4B4B08E4" w14:textId="39D1434F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r w:rsidRPr="00EF7D73">
              <w:rPr>
                <w:rFonts w:cs="Arial"/>
                <w:color w:val="auto"/>
              </w:rPr>
              <w:t>Ely 2003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Ely&lt;/Author&gt;&lt;Year&gt;2003&lt;/Year&gt;&lt;RecNum&gt;2271&lt;/RecNum&gt;&lt;DisplayText&gt;[10]&lt;/DisplayText&gt;&lt;record&gt;&lt;rec-number&gt;2271&lt;/rec-number&gt;&lt;foreign-keys&gt;&lt;key app="EN" db-id="v9razzrwmtv29zeet5tvadzm9d5dffdd0s55" timestamp="1507232833"&gt;2271&lt;/key&gt;&lt;/foreign-keys&gt;&lt;ref-type name="Journal Article"&gt;17&lt;/ref-type&gt;&lt;contributors&gt;&lt;authors&gt;&lt;author&gt;Ely, E. W.&lt;/author&gt;&lt;author&gt;Truman, B.&lt;/author&gt;&lt;author&gt;Shintani, A.&lt;/author&gt;&lt;author&gt;Thomason, J. W.&lt;/author&gt;&lt;author&gt;Wheeler, A. P.&lt;/author&gt;&lt;author&gt;Gordon, S.&lt;/author&gt;&lt;author&gt;Francis, J.&lt;/author&gt;&lt;author&gt;Speroff, T.&lt;/author&gt;&lt;author&gt;Gautam, S.&lt;/author&gt;&lt;author&gt;Margolin, R.&lt;/author&gt;&lt;author&gt;Sessler, C. N.&lt;/author&gt;&lt;author&gt;Dittus, R. S.&lt;/author&gt;&lt;author&gt;Bernard, G. R.&lt;/author&gt;&lt;/authors&gt;&lt;/contributors&gt;&lt;auth-address&gt;Department of Medicine, Center for Health Services Research, Vanderbilt University School of Medicine, Tennessee Valley Veteran&amp;apos;s Affairs Healthcare System, Geriatric Research Education and Clinical Center, Nashville 37232, USA. wes.ely@vanderbilt.edu&lt;/auth-address&gt;&lt;titles&gt;&lt;title&gt;Monitoring sedation status over time in ICU patients: reliability and validity of the Richmond Agitation-Sedation Scale (RASS)&lt;/title&gt;&lt;secondary-title&gt;JAMA&lt;/secondary-title&gt;&lt;/titles&gt;&lt;periodical&gt;&lt;full-title&gt;JAMA&lt;/full-title&gt;&lt;/periodical&gt;&lt;pages&gt;2983-2991&lt;/pages&gt;&lt;volume&gt;289&lt;/volume&gt;&lt;number&gt;22&lt;/number&gt;&lt;keywords&gt;&lt;keyword&gt;Aged Analgesics/administration &amp;amp; dosage *Conscious Sedation/standards/statistics &amp;amp; numerical data Consciousness Critical Care/standards/statistics &amp;amp; numerical data Electroencephalography Female Glasgow Coma Scale Humans Hypnotics and Sedatives/administr&lt;/keyword&gt;&lt;keyword&gt;20170921 - goodson.txt&lt;/keyword&gt;&lt;/keywords&gt;&lt;dates&gt;&lt;year&gt;2003&lt;/year&gt;&lt;pub-dates&gt;&lt;date&gt;2003&lt;/date&gt;&lt;/pub-dates&gt;&lt;/dates&gt;&lt;isbn&gt;0098-7484&lt;/isbn&gt;&lt;urls&gt;&lt;related-urls&gt;&lt;url&gt;http://dx.doi.org/10.1001/jama.289.22.2983&lt;/url&gt;&lt;/related-urls&gt;&lt;/urls&gt;&lt;electronic-resource-num&gt;10.1001/jama.289.22.2983&lt;/electronic-resource-num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10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18A0E33B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 xml:space="preserve">124 Validation pts </w:t>
            </w:r>
          </w:p>
        </w:tc>
        <w:tc>
          <w:tcPr>
            <w:tcW w:w="1170" w:type="dxa"/>
          </w:tcPr>
          <w:p w14:paraId="6F39FE16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SS</w:t>
            </w:r>
          </w:p>
        </w:tc>
        <w:tc>
          <w:tcPr>
            <w:tcW w:w="990" w:type="dxa"/>
          </w:tcPr>
          <w:p w14:paraId="1ED57FEA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7F98F976" w14:textId="77777777" w:rsidR="00184970" w:rsidRPr="00EF7D73" w:rsidDel="00664127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2AA732AF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170" w:type="dxa"/>
          </w:tcPr>
          <w:p w14:paraId="6B501F24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7BC7916D" w14:textId="77777777" w:rsidR="00184970" w:rsidRPr="00EF7D73" w:rsidDel="00170CD8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3222EB6C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710" w:type="dxa"/>
          </w:tcPr>
          <w:p w14:paraId="00AE6C93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64</w:t>
            </w:r>
          </w:p>
        </w:tc>
        <w:tc>
          <w:tcPr>
            <w:tcW w:w="3510" w:type="dxa"/>
          </w:tcPr>
          <w:p w14:paraId="3E87EAD1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65% were deep sedation (RASS -3 to -5), including 24% RASS -5</w:t>
            </w:r>
          </w:p>
        </w:tc>
      </w:tr>
      <w:tr w:rsidR="00184970" w:rsidRPr="00EF7D73" w14:paraId="264FDD83" w14:textId="77777777" w:rsidTr="003C23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8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0C6FF39B" w14:textId="25104FF3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proofErr w:type="spellStart"/>
            <w:r w:rsidRPr="00EF7D73">
              <w:rPr>
                <w:rFonts w:cs="Arial"/>
                <w:color w:val="auto"/>
              </w:rPr>
              <w:lastRenderedPageBreak/>
              <w:t>Doi</w:t>
            </w:r>
            <w:proofErr w:type="spellEnd"/>
            <w:r w:rsidRPr="00EF7D73">
              <w:rPr>
                <w:rFonts w:cs="Arial"/>
                <w:color w:val="auto"/>
              </w:rPr>
              <w:t xml:space="preserve"> 2005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Doi&lt;/Author&gt;&lt;Year&gt;2005&lt;/Year&gt;&lt;RecNum&gt;252&lt;/RecNum&gt;&lt;DisplayText&gt;[11]&lt;/DisplayText&gt;&lt;record&gt;&lt;rec-number&gt;252&lt;/rec-number&gt;&lt;foreign-keys&gt;&lt;key app="EN" db-id="v9razzrwmtv29zeet5tvadzm9d5dffdd0s55" timestamp="1507232713"&gt;252&lt;/key&gt;&lt;/foreign-keys&gt;&lt;ref-type name="Journal Article"&gt;17&lt;/ref-type&gt;&lt;contributors&gt;&lt;authors&gt;&lt;author&gt;Doi, Matsuyuki&lt;/author&gt;&lt;author&gt;Morita, Koji&lt;/author&gt;&lt;author&gt;Mantzaridis, Haralambos&lt;/author&gt;&lt;author&gt;Sato, Shigehito&lt;/author&gt;&lt;author&gt;Kenny, Gavin N. C.&lt;/author&gt;&lt;/authors&gt;&lt;/contributors&gt;&lt;auth-address&gt;Department of Anesthesiology and Intensive Care, Hamamatsu University School of Medicine, 1-20-1 Handayama, Hamamatsu 431-3192, Japan. matdoi@hama-med.ac.jp&lt;/auth-address&gt;&lt;titles&gt;&lt;title&gt;Prediction of responses to various stimuli during sedation: a comparison of three EEG variables&lt;/title&gt;&lt;secondary-title&gt;Intensive Care Med.&lt;/secondary-title&gt;&lt;/titles&gt;&lt;periodical&gt;&lt;full-title&gt;Intensive Care Med.&lt;/full-title&gt;&lt;/periodical&gt;&lt;pages&gt;41-47&lt;/pages&gt;&lt;volume&gt;31&lt;/volume&gt;&lt;number&gt;1&lt;/number&gt;&lt;dates&gt;&lt;year&gt;2005&lt;/year&gt;&lt;pub-dates&gt;&lt;date&gt;2005/1&lt;/date&gt;&lt;/pub-dates&gt;&lt;/dates&gt;&lt;isbn&gt;0342-4642&lt;/isbn&gt;&lt;urls&gt;&lt;related-urls&gt;&lt;url&gt;http://dx.doi.org/10.1007/s00134-004-2516-x&lt;/url&gt;&lt;url&gt;https://www.ncbi.nlm.nih.gov/pubmed/15650862&lt;/url&gt;&lt;url&gt;https://dx.doi.org/10.1007/s00134-004-2516-x&lt;/url&gt;&lt;/related-urls&gt;&lt;pdf-urls&gt;&lt;url&gt;All Papers/D/Doi et al. 2005 - Prediction of responses to various stimuli during sedation - a comparison of three EEG variables.pdf&lt;/url&gt;&lt;/pdf-urls&gt;&lt;/urls&gt;&lt;electronic-resource-num&gt;10.1007/s00134-004-2516-x&lt;/electronic-resource-num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11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3DE131A3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40 post-op ventilated patients</w:t>
            </w:r>
          </w:p>
        </w:tc>
        <w:tc>
          <w:tcPr>
            <w:tcW w:w="1170" w:type="dxa"/>
          </w:tcPr>
          <w:p w14:paraId="033A1A21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msay</w:t>
            </w:r>
          </w:p>
        </w:tc>
        <w:tc>
          <w:tcPr>
            <w:tcW w:w="990" w:type="dxa"/>
          </w:tcPr>
          <w:p w14:paraId="67090448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5FF62303" w14:textId="77777777" w:rsidR="00184970" w:rsidRPr="00EF7D73" w:rsidDel="00664127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00AA074E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170" w:type="dxa"/>
          </w:tcPr>
          <w:p w14:paraId="15E6ED51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572AF5D2" w14:textId="77777777" w:rsidR="00184970" w:rsidRPr="00EF7D73" w:rsidDel="00170CD8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810" w:type="dxa"/>
          </w:tcPr>
          <w:p w14:paraId="262563E0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4</w:t>
            </w:r>
          </w:p>
        </w:tc>
        <w:tc>
          <w:tcPr>
            <w:tcW w:w="1710" w:type="dxa"/>
          </w:tcPr>
          <w:p w14:paraId="03755DCC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-0.669</w:t>
            </w:r>
          </w:p>
        </w:tc>
        <w:tc>
          <w:tcPr>
            <w:tcW w:w="3510" w:type="dxa"/>
          </w:tcPr>
          <w:p w14:paraId="489C1148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184970" w:rsidRPr="00EF7D73" w14:paraId="1554081F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60F1A2B6" w14:textId="6C9E8397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r w:rsidRPr="00EF7D73">
              <w:rPr>
                <w:rFonts w:cs="Arial"/>
                <w:color w:val="auto"/>
              </w:rPr>
              <w:t>Tonner 2005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Tonner&lt;/Author&gt;&lt;Year&gt;2005&lt;/Year&gt;&lt;RecNum&gt;249&lt;/RecNum&gt;&lt;DisplayText&gt;[12]&lt;/DisplayText&gt;&lt;record&gt;&lt;rec-number&gt;249&lt;/rec-number&gt;&lt;foreign-keys&gt;&lt;key app="EN" db-id="v9razzrwmtv29zeet5tvadzm9d5dffdd0s55" timestamp="1507232712"&gt;249&lt;/key&gt;&lt;/foreign-keys&gt;&lt;ref-type name="Journal Article"&gt;17&lt;/ref-type&gt;&lt;contributors&gt;&lt;authors&gt;&lt;author&gt;Tonner, Peter H.&lt;/author&gt;&lt;author&gt;Wei, Cui&lt;/author&gt;&lt;author&gt;Bein, Berthold&lt;/author&gt;&lt;author&gt;Weiler, Norbert&lt;/author&gt;&lt;author&gt;Paris, Andrea&lt;/author&gt;&lt;author&gt;Scholz, Jens&lt;/author&gt;&lt;/authors&gt;&lt;/contributors&gt;&lt;auth-address&gt;Department of Anaesthesiology and Intensive Care Medicine, University Hospital Schleswig-Holstein, Campus Kiel, Kiel, Germany.&lt;/auth-address&gt;&lt;titles&gt;&lt;title&gt;Comparison of two bispectral index algorithms in monitoring sedation in postoperative intensive care patients&lt;/title&gt;&lt;secondary-title&gt;Crit. Care Med.&lt;/secondary-title&gt;&lt;/titles&gt;&lt;periodical&gt;&lt;full-title&gt;Crit. Care Med.&lt;/full-title&gt;&lt;/periodical&gt;&lt;pages&gt;580-584&lt;/pages&gt;&lt;volume&gt;33&lt;/volume&gt;&lt;number&gt;3&lt;/number&gt;&lt;dates&gt;&lt;year&gt;2005&lt;/year&gt;&lt;pub-dates&gt;&lt;date&gt;2005/3&lt;/date&gt;&lt;/pub-dates&gt;&lt;/dates&gt;&lt;isbn&gt;0090-3493&lt;/isbn&gt;&lt;urls&gt;&lt;related-urls&gt;&lt;url&gt;https://www.ncbi.nlm.nih.gov/pubmed/15753750&lt;/url&gt;&lt;url&gt;http://Insights.ovid.com/pubmed?pmid=15753750&lt;/url&gt;&lt;/related-urls&gt;&lt;/urls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12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30FBFBD5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46 post-</w:t>
            </w:r>
            <w:proofErr w:type="spellStart"/>
            <w:r w:rsidRPr="00EF7D73">
              <w:rPr>
                <w:rFonts w:eastAsia="Times New Roman" w:cs="Arial"/>
              </w:rPr>
              <w:t>abd</w:t>
            </w:r>
            <w:proofErr w:type="spellEnd"/>
            <w:r w:rsidRPr="00EF7D73">
              <w:rPr>
                <w:rFonts w:eastAsia="Times New Roman" w:cs="Arial"/>
              </w:rPr>
              <w:t xml:space="preserve"> surgery intubated pts </w:t>
            </w:r>
          </w:p>
        </w:tc>
        <w:tc>
          <w:tcPr>
            <w:tcW w:w="1170" w:type="dxa"/>
          </w:tcPr>
          <w:p w14:paraId="4DF8DA71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msay</w:t>
            </w:r>
          </w:p>
        </w:tc>
        <w:tc>
          <w:tcPr>
            <w:tcW w:w="990" w:type="dxa"/>
          </w:tcPr>
          <w:p w14:paraId="5EE10681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79C35A74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5671FAF1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170" w:type="dxa"/>
          </w:tcPr>
          <w:p w14:paraId="6DB4D17B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4CD54508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2CC62CBC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710" w:type="dxa"/>
          </w:tcPr>
          <w:p w14:paraId="49AEE031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 xml:space="preserve">Tau=0.40 </w:t>
            </w:r>
          </w:p>
        </w:tc>
        <w:tc>
          <w:tcPr>
            <w:tcW w:w="3510" w:type="dxa"/>
          </w:tcPr>
          <w:p w14:paraId="54DBA4F8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BIS-XP is incorporated in the currently available model of BIS</w:t>
            </w:r>
          </w:p>
          <w:p w14:paraId="0954B0E3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  <w:p w14:paraId="1112B26F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Better correlation with EMG &lt;30 (this true for all EEG-based tools, including raw EEG)</w:t>
            </w:r>
          </w:p>
        </w:tc>
      </w:tr>
      <w:tr w:rsidR="00184970" w:rsidRPr="00EF7D73" w14:paraId="429CE746" w14:textId="77777777" w:rsidTr="003C23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8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53C83ECA" w14:textId="5720975C" w:rsidR="00184970" w:rsidRPr="00EF7D73" w:rsidRDefault="00184970" w:rsidP="003C2319">
            <w:pPr>
              <w:jc w:val="center"/>
              <w:rPr>
                <w:rFonts w:eastAsia="Times New Roman" w:cs="Arial"/>
                <w:color w:val="auto"/>
              </w:rPr>
            </w:pPr>
            <w:r w:rsidRPr="00EF7D73">
              <w:rPr>
                <w:rFonts w:cs="Arial"/>
                <w:color w:val="auto"/>
              </w:rPr>
              <w:t>Chisholm 2006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Chisholm&lt;/Author&gt;&lt;Year&gt;2006&lt;/Year&gt;&lt;RecNum&gt;253&lt;/RecNum&gt;&lt;DisplayText&gt;[13]&lt;/DisplayText&gt;&lt;record&gt;&lt;rec-number&gt;253&lt;/rec-number&gt;&lt;foreign-keys&gt;&lt;key app="EN" db-id="v9razzrwmtv29zeet5tvadzm9d5dffdd0s55" timestamp="1507232713"&gt;253&lt;/key&gt;&lt;/foreign-keys&gt;&lt;ref-type name="Journal Article"&gt;17&lt;/ref-type&gt;&lt;contributors&gt;&lt;authors&gt;&lt;author&gt;Chisholm, Christopher J.&lt;/author&gt;&lt;author&gt;Zurica, Joseph&lt;/author&gt;&lt;author&gt;Mironov, Dmitry&lt;/author&gt;&lt;author&gt;Sciacca, Robert R.&lt;/author&gt;&lt;author&gt;Ornstein, Eugene&lt;/author&gt;&lt;author&gt;Heyer, Eric J.&lt;/author&gt;&lt;/authors&gt;&lt;/contributors&gt;&lt;auth-address&gt;Department of Anesthesiology, The New York Presbyterian Hospital, Columbia University College of Physicians and Surgeons, New York, NY 10032-3784, USA.&lt;/auth-address&gt;&lt;titles&gt;&lt;title&gt;Comparison of electrophysiologic monitors with clinical assessment of level of sedation&lt;/title&gt;&lt;secondary-title&gt;Mayo Clin. Proc.&lt;/secondary-title&gt;&lt;/titles&gt;&lt;periodical&gt;&lt;full-title&gt;Mayo Clin. Proc.&lt;/full-title&gt;&lt;/periodical&gt;&lt;pages&gt;46-52&lt;/pages&gt;&lt;volume&gt;81&lt;/volume&gt;&lt;number&gt;1&lt;/number&gt;&lt;dates&gt;&lt;year&gt;2006&lt;/year&gt;&lt;pub-dates&gt;&lt;date&gt;2006/1&lt;/date&gt;&lt;/pub-dates&gt;&lt;/dates&gt;&lt;isbn&gt;0025-6196&lt;/isbn&gt;&lt;urls&gt;&lt;related-urls&gt;&lt;url&gt;http://dx.doi.org/10.4065/81.1.46&lt;/url&gt;&lt;url&gt;https://www.ncbi.nlm.nih.gov/pubmed/16438478&lt;/url&gt;&lt;url&gt;https://www.ncbi.nlm.nih.gov/pmc/articles/PMC1413967&lt;/url&gt;&lt;url&gt;https://linkinghub.elsevier.com/retrieve/pii/S0025-6196(11)61635-2&lt;/url&gt;&lt;/related-urls&gt;&lt;pdf-urls&gt;&lt;url&gt;All Papers/C/Chisholm et al. 2006 - Comparison of electrophysiologic monitors with clinical assessment of level of sedation.pdf&lt;/url&gt;&lt;/pdf-urls&gt;&lt;/urls&gt;&lt;electronic-resource-num&gt;10.4065/81.1.46&lt;/electronic-resource-num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13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441DA7B2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 xml:space="preserve">26 conscious sedation OR patients  </w:t>
            </w:r>
          </w:p>
        </w:tc>
        <w:tc>
          <w:tcPr>
            <w:tcW w:w="1170" w:type="dxa"/>
          </w:tcPr>
          <w:p w14:paraId="40B7291D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msay</w:t>
            </w:r>
          </w:p>
          <w:p w14:paraId="4DB10205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OAA/S</w:t>
            </w:r>
          </w:p>
        </w:tc>
        <w:tc>
          <w:tcPr>
            <w:tcW w:w="990" w:type="dxa"/>
          </w:tcPr>
          <w:p w14:paraId="1AA75468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205DE469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4D1066B0" w14:textId="77777777" w:rsidR="00184970" w:rsidRPr="00EF7D73" w:rsidDel="005B18D7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170" w:type="dxa"/>
          </w:tcPr>
          <w:p w14:paraId="09403FEA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00E09C8C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43E2649A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710" w:type="dxa"/>
          </w:tcPr>
          <w:p w14:paraId="5F3A3532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 xml:space="preserve">R=0.89 </w:t>
            </w:r>
          </w:p>
        </w:tc>
        <w:tc>
          <w:tcPr>
            <w:tcW w:w="3510" w:type="dxa"/>
          </w:tcPr>
          <w:p w14:paraId="5717AEE2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 xml:space="preserve">In OR but conscious sedation being used with </w:t>
            </w:r>
            <w:proofErr w:type="spellStart"/>
            <w:r w:rsidRPr="00EF7D73">
              <w:rPr>
                <w:rFonts w:eastAsia="Times New Roman" w:cs="Arial"/>
              </w:rPr>
              <w:t>propofol</w:t>
            </w:r>
            <w:proofErr w:type="spellEnd"/>
            <w:r w:rsidRPr="00EF7D73">
              <w:rPr>
                <w:rFonts w:eastAsia="Times New Roman" w:cs="Arial"/>
              </w:rPr>
              <w:t>, midazolam, fentanyl</w:t>
            </w:r>
          </w:p>
        </w:tc>
      </w:tr>
      <w:tr w:rsidR="00184970" w:rsidRPr="00EF7D73" w14:paraId="66B00640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186133BC" w14:textId="0AB11B37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proofErr w:type="spellStart"/>
            <w:r w:rsidRPr="00EF7D73">
              <w:rPr>
                <w:rFonts w:cs="Arial"/>
                <w:color w:val="auto"/>
              </w:rPr>
              <w:t>Consales</w:t>
            </w:r>
            <w:proofErr w:type="spellEnd"/>
            <w:r w:rsidRPr="00EF7D73">
              <w:rPr>
                <w:rFonts w:cs="Arial"/>
                <w:color w:val="auto"/>
              </w:rPr>
              <w:t xml:space="preserve"> 2006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Consales&lt;/Author&gt;&lt;Year&gt;2006&lt;/Year&gt;&lt;RecNum&gt;1968&lt;/RecNum&gt;&lt;DisplayText&gt;[14]&lt;/DisplayText&gt;&lt;record&gt;&lt;rec-number&gt;1968&lt;/rec-number&gt;&lt;foreign-keys&gt;&lt;key app="EN" db-id="v9razzrwmtv29zeet5tvadzm9d5dffdd0s55" timestamp="1507232816"&gt;1968&lt;/key&gt;&lt;/foreign-keys&gt;&lt;ref-type name="Journal Article"&gt;17&lt;/ref-type&gt;&lt;contributors&gt;&lt;authors&gt;&lt;author&gt;Consales, G.&lt;/author&gt;&lt;author&gt;Chelazzi, C.&lt;/author&gt;&lt;author&gt;Rinaldi, S.&lt;/author&gt;&lt;author&gt;De Gaudio, A. R.&lt;/author&gt;&lt;/authors&gt;&lt;/contributors&gt;&lt;auth-address&gt;Anesthesiology and Resuscitation Unit, Department of Medical and Surgical Intensive Care, University of Florence, Careggi Hospital, Florence, Italy.&lt;/auth-address&gt;&lt;titles&gt;&lt;title&gt;Bispectral Index compared to Ramsay score for sedation monitoring in intensive care units&lt;/title&gt;&lt;secondary-title&gt;Minerva Anestesiol.&lt;/secondary-title&gt;&lt;/titles&gt;&lt;periodical&gt;&lt;full-title&gt;Minerva Anestesiol.&lt;/full-title&gt;&lt;/periodical&gt;&lt;pages&gt;329-336&lt;/pages&gt;&lt;volume&gt;72&lt;/volume&gt;&lt;number&gt;5&lt;/number&gt;&lt;dates&gt;&lt;year&gt;2006&lt;/year&gt;&lt;pub-dates&gt;&lt;date&gt;2006/5&lt;/date&gt;&lt;/pub-dates&gt;&lt;/dates&gt;&lt;isbn&gt;0375-9393&lt;/isbn&gt;&lt;urls&gt;&lt;related-urls&gt;&lt;url&gt;https://www.ncbi.nlm.nih.gov/pubmed/16675941&lt;/url&gt;&lt;url&gt;http://www.minervamedica.it/index2.t?show=R02Y2006N05A0329&lt;/url&gt;&lt;/related-urls&gt;&lt;/urls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14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640A7BD3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 xml:space="preserve">40 RCT prop vs </w:t>
            </w:r>
            <w:proofErr w:type="spellStart"/>
            <w:r w:rsidRPr="00EF7D73">
              <w:rPr>
                <w:rFonts w:eastAsia="Times New Roman" w:cs="Arial"/>
              </w:rPr>
              <w:t>Midaz</w:t>
            </w:r>
            <w:proofErr w:type="spellEnd"/>
            <w:r w:rsidRPr="00EF7D73">
              <w:rPr>
                <w:rFonts w:eastAsia="Times New Roman" w:cs="Arial"/>
              </w:rPr>
              <w:t xml:space="preserve"> postop</w:t>
            </w:r>
          </w:p>
        </w:tc>
        <w:tc>
          <w:tcPr>
            <w:tcW w:w="1170" w:type="dxa"/>
          </w:tcPr>
          <w:p w14:paraId="013D4744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msay</w:t>
            </w:r>
          </w:p>
        </w:tc>
        <w:tc>
          <w:tcPr>
            <w:tcW w:w="990" w:type="dxa"/>
          </w:tcPr>
          <w:p w14:paraId="26E3A79D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proofErr w:type="spellStart"/>
            <w:r w:rsidRPr="00EF7D73">
              <w:rPr>
                <w:rFonts w:eastAsia="Times New Roman" w:cs="Arial"/>
              </w:rPr>
              <w:t>Moder</w:t>
            </w:r>
            <w:proofErr w:type="spellEnd"/>
          </w:p>
        </w:tc>
        <w:tc>
          <w:tcPr>
            <w:tcW w:w="1170" w:type="dxa"/>
          </w:tcPr>
          <w:p w14:paraId="06A1F673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440" w:type="dxa"/>
          </w:tcPr>
          <w:p w14:paraId="0E78528A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170" w:type="dxa"/>
          </w:tcPr>
          <w:p w14:paraId="39032F2B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4A355B33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810" w:type="dxa"/>
          </w:tcPr>
          <w:p w14:paraId="7BF89C20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5</w:t>
            </w:r>
          </w:p>
        </w:tc>
        <w:tc>
          <w:tcPr>
            <w:tcW w:w="1710" w:type="dxa"/>
          </w:tcPr>
          <w:p w14:paraId="0B8A6759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75</w:t>
            </w:r>
          </w:p>
        </w:tc>
        <w:tc>
          <w:tcPr>
            <w:tcW w:w="3510" w:type="dxa"/>
          </w:tcPr>
          <w:p w14:paraId="57AB6E37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184970" w:rsidRPr="00EF7D73" w14:paraId="0F9C0D61" w14:textId="77777777" w:rsidTr="003C23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09ECB007" w14:textId="54ADA80E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r w:rsidRPr="00EF7D73">
              <w:rPr>
                <w:rFonts w:cs="Arial"/>
                <w:color w:val="auto"/>
              </w:rPr>
              <w:t>Turkmen 2006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Turkmen&lt;/Author&gt;&lt;Year&gt;2006&lt;/Year&gt;&lt;RecNum&gt;250&lt;/RecNum&gt;&lt;DisplayText&gt;[15]&lt;/DisplayText&gt;&lt;record&gt;&lt;rec-number&gt;250&lt;/rec-number&gt;&lt;foreign-keys&gt;&lt;key app="EN" db-id="v9razzrwmtv29zeet5tvadzm9d5dffdd0s55" timestamp="1507232712"&gt;250&lt;/key&gt;&lt;/foreign-keys&gt;&lt;ref-type name="Journal Article"&gt;17&lt;/ref-type&gt;&lt;contributors&gt;&lt;authors&gt;&lt;author&gt;Turkmen, A.&lt;/author&gt;&lt;author&gt;Altan, A.&lt;/author&gt;&lt;author&gt;Turgut, N.&lt;/author&gt;&lt;author&gt;Vatansever, S.&lt;/author&gt;&lt;author&gt;Gokkaya, S.&lt;/author&gt;&lt;/authors&gt;&lt;/contributors&gt;&lt;auth-address&gt;Okmeydani Education and Research Hospital, Department of Anaesthesiology and Reanimation, Istanbul, Turkey. aygenturkmen@tnn.net&lt;/auth-address&gt;&lt;titles&gt;&lt;title&gt;The correlation between the Richmond agitation-sedation scale and bispectral index during dexmedetomidine sedation&lt;/title&gt;&lt;secondary-title&gt;Eur. J. Anaesthesiol.&lt;/secondary-title&gt;&lt;/titles&gt;&lt;periodical&gt;&lt;full-title&gt;Eur. J. Anaesthesiol.&lt;/full-title&gt;&lt;/periodical&gt;&lt;pages&gt;300-304&lt;/pages&gt;&lt;volume&gt;23&lt;/volume&gt;&lt;number&gt;4&lt;/number&gt;&lt;dates&gt;&lt;year&gt;2006&lt;/year&gt;&lt;pub-dates&gt;&lt;date&gt;2006/4&lt;/date&gt;&lt;/pub-dates&gt;&lt;/dates&gt;&lt;isbn&gt;0265-0215&lt;/isbn&gt;&lt;urls&gt;&lt;related-urls&gt;&lt;url&gt;http://dx.doi.org/10.1017/S0265021506000081&lt;/url&gt;&lt;url&gt;https://www.ncbi.nlm.nih.gov/pubmed/16438752&lt;/url&gt;&lt;/related-urls&gt;&lt;pdf-urls&gt;&lt;url&gt;All Papers/T/Turkmen et al. 2006 - The correlation between the Richmond agitation-sedation scale and bispectral index during dexmedetomidine sedation.pdf&lt;/url&gt;&lt;/pdf-urls&gt;&lt;/urls&gt;&lt;electronic-resource-num&gt;10.1017/S0265021506000081&lt;/electronic-resource-num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15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5829A9CC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 xml:space="preserve">11 pts sternotomy </w:t>
            </w:r>
            <w:proofErr w:type="spellStart"/>
            <w:r w:rsidRPr="00EF7D73">
              <w:rPr>
                <w:rFonts w:eastAsia="Times New Roman" w:cs="Arial"/>
              </w:rPr>
              <w:t>dexmed</w:t>
            </w:r>
            <w:proofErr w:type="spellEnd"/>
            <w:r w:rsidRPr="00EF7D73">
              <w:rPr>
                <w:rFonts w:eastAsia="Times New Roman" w:cs="Arial"/>
              </w:rPr>
              <w:t xml:space="preserve"> sedation</w:t>
            </w:r>
          </w:p>
        </w:tc>
        <w:tc>
          <w:tcPr>
            <w:tcW w:w="1170" w:type="dxa"/>
          </w:tcPr>
          <w:p w14:paraId="5163EC39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SS</w:t>
            </w:r>
          </w:p>
        </w:tc>
        <w:tc>
          <w:tcPr>
            <w:tcW w:w="990" w:type="dxa"/>
          </w:tcPr>
          <w:p w14:paraId="016A1CE1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5EE292DE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35293228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170" w:type="dxa"/>
          </w:tcPr>
          <w:p w14:paraId="0875EFDE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2F7FC821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542D6178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710" w:type="dxa"/>
          </w:tcPr>
          <w:p w14:paraId="6C011D5F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78</w:t>
            </w:r>
          </w:p>
        </w:tc>
        <w:tc>
          <w:tcPr>
            <w:tcW w:w="3510" w:type="dxa"/>
          </w:tcPr>
          <w:p w14:paraId="01D0AB1E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  <w:p w14:paraId="3D415D10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Also reported a correlation at 8 hours r=0.90</w:t>
            </w:r>
          </w:p>
        </w:tc>
      </w:tr>
      <w:tr w:rsidR="00184970" w:rsidRPr="00EF7D73" w14:paraId="44E8EFF8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70B9EF31" w14:textId="478CD885" w:rsidR="00184970" w:rsidRPr="00EF7D73" w:rsidRDefault="00184970" w:rsidP="003C2319">
            <w:pPr>
              <w:jc w:val="center"/>
              <w:rPr>
                <w:rFonts w:eastAsia="Times New Roman" w:cs="Arial"/>
                <w:color w:val="auto"/>
              </w:rPr>
            </w:pPr>
            <w:r w:rsidRPr="00EF7D73">
              <w:rPr>
                <w:rFonts w:cs="Arial"/>
                <w:color w:val="auto"/>
              </w:rPr>
              <w:t>Hernandez-</w:t>
            </w:r>
            <w:proofErr w:type="spellStart"/>
            <w:r w:rsidRPr="00EF7D73">
              <w:rPr>
                <w:rFonts w:cs="Arial"/>
                <w:color w:val="auto"/>
              </w:rPr>
              <w:t>Gancedo</w:t>
            </w:r>
            <w:proofErr w:type="spellEnd"/>
            <w:r w:rsidRPr="00EF7D73">
              <w:rPr>
                <w:rFonts w:cs="Arial"/>
                <w:color w:val="auto"/>
              </w:rPr>
              <w:t xml:space="preserve"> 2007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Hernández-Gancedo&lt;/Author&gt;&lt;Year&gt;2007&lt;/Year&gt;&lt;RecNum&gt;251&lt;/RecNum&gt;&lt;DisplayText&gt;[16]&lt;/DisplayText&gt;&lt;record&gt;&lt;rec-number&gt;251&lt;/rec-number&gt;&lt;foreign-keys&gt;&lt;key app="EN" db-id="v9razzrwmtv29zeet5tvadzm9d5dffdd0s55" timestamp="1507232713"&gt;251&lt;/key&gt;&lt;/foreign-keys&gt;&lt;ref-type name="Journal Article"&gt;17&lt;/ref-type&gt;&lt;contributors&gt;&lt;authors&gt;&lt;author&gt;Hernández-Gancedo, Carmen&lt;/author&gt;&lt;author&gt;Pestaña, David&lt;/author&gt;&lt;author&gt;Pérez-Chrzanowska, Hanna&lt;/author&gt;&lt;author&gt;Martinez-Casanova, Elena&lt;/author&gt;&lt;author&gt;Criado, Antonio&lt;/author&gt;&lt;/authors&gt;&lt;/contributors&gt;&lt;auth-address&gt;Servicio de Anestesia-Reanimación, Residencia General, Hospital Universitario La Paz, Paseo de la Castellana 261, 28046, Madrid, Spain. mhgancedo@hotmail.com&lt;/auth-address&gt;&lt;titles&gt;&lt;title&gt;Comparing Entropy and the Bispectral index with the Ramsay score in sedated ICU patients&lt;/title&gt;&lt;secondary-title&gt;J. Clin. Monit. Comput.&lt;/secondary-title&gt;&lt;/titles&gt;&lt;periodical&gt;&lt;full-title&gt;J. Clin. Monit. Comput.&lt;/full-title&gt;&lt;/periodical&gt;&lt;pages&gt;295-302&lt;/pages&gt;&lt;volume&gt;21&lt;/volume&gt;&lt;number&gt;5&lt;/number&gt;&lt;dates&gt;&lt;year&gt;2007&lt;/year&gt;&lt;pub-dates&gt;&lt;date&gt;2007/10&lt;/date&gt;&lt;/pub-dates&gt;&lt;/dates&gt;&lt;isbn&gt;1387-1307&lt;/isbn&gt;&lt;urls&gt;&lt;related-urls&gt;&lt;url&gt;http://dx.doi.org/10.1007/s10877-007-9087-7&lt;/url&gt;&lt;url&gt;https://www.ncbi.nlm.nih.gov/pubmed/17701384&lt;/url&gt;&lt;url&gt;https://dx.doi.org/10.1007/s10877-007-9087-7&lt;/url&gt;&lt;/related-urls&gt;&lt;pdf-urls&gt;&lt;url&gt;All Papers/H/Hernández-Gancedo et al. 2007 - Comparing Entropy and the Bispectral index with the Ramsay score in sedated ICU patients.pdf&lt;/url&gt;&lt;/pdf-urls&gt;&lt;/urls&gt;&lt;electronic-resource-num&gt;10.1007/s10877-007-9087-7&lt;/electronic-resource-num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16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281A2A68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 xml:space="preserve">50 post-op pts </w:t>
            </w:r>
          </w:p>
        </w:tc>
        <w:tc>
          <w:tcPr>
            <w:tcW w:w="1170" w:type="dxa"/>
          </w:tcPr>
          <w:p w14:paraId="0ED99826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msay</w:t>
            </w:r>
          </w:p>
        </w:tc>
        <w:tc>
          <w:tcPr>
            <w:tcW w:w="990" w:type="dxa"/>
          </w:tcPr>
          <w:p w14:paraId="4CAE9E67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61FFC2E3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2BE466C4" w14:textId="77777777" w:rsidR="00184970" w:rsidRPr="00EF7D73" w:rsidDel="005B18D7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170" w:type="dxa"/>
          </w:tcPr>
          <w:p w14:paraId="7447410C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6C974D03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03725C69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710" w:type="dxa"/>
          </w:tcPr>
          <w:p w14:paraId="554FE669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-0.78</w:t>
            </w:r>
          </w:p>
        </w:tc>
        <w:tc>
          <w:tcPr>
            <w:tcW w:w="3510" w:type="dxa"/>
          </w:tcPr>
          <w:p w14:paraId="754721CF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assessed Q15 x 60 minutes, no NMB</w:t>
            </w:r>
          </w:p>
        </w:tc>
      </w:tr>
      <w:tr w:rsidR="00184970" w:rsidRPr="00EF7D73" w14:paraId="0D62D247" w14:textId="77777777" w:rsidTr="003C23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9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374ADAFB" w14:textId="7406F994" w:rsidR="00184970" w:rsidRPr="00EF7D73" w:rsidRDefault="00184970" w:rsidP="003C2319">
            <w:pPr>
              <w:jc w:val="center"/>
              <w:rPr>
                <w:rFonts w:eastAsia="Times New Roman" w:cs="Arial"/>
                <w:color w:val="auto"/>
              </w:rPr>
            </w:pPr>
            <w:proofErr w:type="spellStart"/>
            <w:r w:rsidRPr="00EF7D73">
              <w:rPr>
                <w:rFonts w:eastAsia="Times New Roman" w:cs="Arial"/>
                <w:color w:val="auto"/>
              </w:rPr>
              <w:t>Sackey</w:t>
            </w:r>
            <w:proofErr w:type="spellEnd"/>
            <w:r w:rsidRPr="00EF7D73">
              <w:rPr>
                <w:rFonts w:eastAsia="Times New Roman" w:cs="Arial"/>
                <w:color w:val="auto"/>
              </w:rPr>
              <w:t xml:space="preserve"> 2007</w:t>
            </w:r>
            <w:r w:rsidR="003C2319">
              <w:rPr>
                <w:rFonts w:eastAsia="Times New Roman" w:cs="Arial"/>
                <w:color w:val="auto"/>
              </w:rPr>
              <w:t xml:space="preserve"> </w:t>
            </w:r>
            <w:r w:rsidR="003C2319">
              <w:rPr>
                <w:rFonts w:eastAsia="Times New Roman" w:cs="Arial"/>
              </w:rPr>
              <w:fldChar w:fldCharType="begin"/>
            </w:r>
            <w:r w:rsidR="003C2319">
              <w:rPr>
                <w:rFonts w:eastAsia="Times New Roman" w:cs="Arial"/>
                <w:color w:val="auto"/>
              </w:rPr>
              <w:instrText xml:space="preserve"> ADDIN EN.CITE &lt;EndNote&gt;&lt;Cite&gt;&lt;Author&gt;Sackey&lt;/Author&gt;&lt;Year&gt;2007&lt;/Year&gt;&lt;RecNum&gt;102&lt;/RecNum&gt;&lt;DisplayText&gt;[17]&lt;/DisplayText&gt;&lt;record&gt;&lt;rec-number&gt;102&lt;/rec-number&gt;&lt;foreign-keys&gt;&lt;key app="EN" db-id="v9razzrwmtv29zeet5tvadzm9d5dffdd0s55" timestamp="1507232704"&gt;102&lt;/key&gt;&lt;/foreign-keys&gt;&lt;ref-type name="Journal Article"&gt;17&lt;/ref-type&gt;&lt;contributors&gt;&lt;authors&gt;&lt;author&gt;Sackey, P. V.&lt;/author&gt;&lt;author&gt;Radell, P. J.&lt;/author&gt;&lt;author&gt;Granath, F.&lt;/author&gt;&lt;author&gt;Martling, C. R.&lt;/author&gt;&lt;/authors&gt;&lt;/contributors&gt;&lt;auth-address&gt;Department of Anaesthesiology and Intensive Care Medicine, Karolinska University Hospital Solna, 171 76 Stockholm, Sweden. peter.sackey@karolinska.se&lt;/auth-address&gt;&lt;titles&gt;&lt;title&gt;Bispectral index as a predictor of sedation depth during isoflurane or midazolam sedation in ICU patients&lt;/title&gt;&lt;secondary-title&gt;Anaesth. Intensive Care&lt;/secondary-title&gt;&lt;/titles&gt;&lt;periodical&gt;&lt;full-title&gt;Anaesth. Intensive Care&lt;/full-title&gt;&lt;/periodical&gt;&lt;pages&gt;348-356&lt;/pages&gt;&lt;volume&gt;35&lt;/volume&gt;&lt;number&gt;3&lt;/number&gt;&lt;dates&gt;&lt;year&gt;2007&lt;/year&gt;&lt;pub-dates&gt;&lt;date&gt;2007/6&lt;/date&gt;&lt;/pub-dates&gt;&lt;/dates&gt;&lt;isbn&gt;0310-057X&lt;/isbn&gt;&lt;urls&gt;&lt;related-urls&gt;&lt;url&gt;https://www.ncbi.nlm.nih.gov/pubmed/17591127&lt;/url&gt;&lt;url&gt;http://www.aaic.net.au/PMID/17591127&lt;/url&gt;&lt;/related-urls&gt;&lt;/urls&gt;&lt;/record&gt;&lt;/Cite&gt;&lt;/EndNote&gt;</w:instrText>
            </w:r>
            <w:r w:rsidR="003C2319">
              <w:rPr>
                <w:rFonts w:eastAsia="Times New Roman" w:cs="Arial"/>
              </w:rPr>
              <w:fldChar w:fldCharType="separate"/>
            </w:r>
            <w:r w:rsidR="003C2319">
              <w:rPr>
                <w:rFonts w:eastAsia="Times New Roman" w:cs="Arial"/>
                <w:noProof/>
                <w:color w:val="auto"/>
              </w:rPr>
              <w:t>[17]</w:t>
            </w:r>
            <w:r w:rsidR="003C2319">
              <w:rPr>
                <w:rFonts w:eastAsia="Times New Roman" w:cs="Arial"/>
              </w:rPr>
              <w:fldChar w:fldCharType="end"/>
            </w:r>
          </w:p>
        </w:tc>
        <w:tc>
          <w:tcPr>
            <w:tcW w:w="1204" w:type="dxa"/>
          </w:tcPr>
          <w:p w14:paraId="4DBF9983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 xml:space="preserve">20 vented ICU pts (10 </w:t>
            </w:r>
            <w:proofErr w:type="spellStart"/>
            <w:r w:rsidRPr="00EF7D73">
              <w:rPr>
                <w:rFonts w:eastAsia="Times New Roman" w:cs="Arial"/>
              </w:rPr>
              <w:t>midaz</w:t>
            </w:r>
            <w:proofErr w:type="spellEnd"/>
            <w:r w:rsidRPr="00EF7D73">
              <w:rPr>
                <w:rFonts w:eastAsia="Times New Roman" w:cs="Arial"/>
              </w:rPr>
              <w:t>, 10 Isoflurane)</w:t>
            </w:r>
          </w:p>
        </w:tc>
        <w:tc>
          <w:tcPr>
            <w:tcW w:w="1170" w:type="dxa"/>
          </w:tcPr>
          <w:p w14:paraId="4A71179F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Bloomsbury</w:t>
            </w:r>
          </w:p>
        </w:tc>
        <w:tc>
          <w:tcPr>
            <w:tcW w:w="990" w:type="dxa"/>
          </w:tcPr>
          <w:p w14:paraId="6FA41137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04355EC0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0E80914B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170" w:type="dxa"/>
          </w:tcPr>
          <w:p w14:paraId="75529DCB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7D7C73BF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2A716218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710" w:type="dxa"/>
          </w:tcPr>
          <w:p w14:paraId="5ACD085C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-0057/0.012</w:t>
            </w:r>
          </w:p>
        </w:tc>
        <w:tc>
          <w:tcPr>
            <w:tcW w:w="3510" w:type="dxa"/>
          </w:tcPr>
          <w:p w14:paraId="06C6A2DE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56% were in 2 deepest sedation groups (B -2 or -3)</w:t>
            </w:r>
          </w:p>
        </w:tc>
      </w:tr>
      <w:tr w:rsidR="00184970" w:rsidRPr="00EF7D73" w14:paraId="200486A0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2329A70A" w14:textId="145E0456" w:rsidR="00184970" w:rsidRPr="00EF7D73" w:rsidRDefault="00184970" w:rsidP="003C2319">
            <w:pPr>
              <w:jc w:val="center"/>
              <w:rPr>
                <w:rFonts w:eastAsia="Times New Roman" w:cs="Arial"/>
                <w:color w:val="auto"/>
              </w:rPr>
            </w:pPr>
            <w:proofErr w:type="spellStart"/>
            <w:r w:rsidRPr="00EF7D73">
              <w:rPr>
                <w:rFonts w:cs="Arial"/>
                <w:color w:val="auto"/>
              </w:rPr>
              <w:t>Haenggi</w:t>
            </w:r>
            <w:proofErr w:type="spellEnd"/>
            <w:r w:rsidRPr="00EF7D73">
              <w:rPr>
                <w:rFonts w:cs="Arial"/>
                <w:color w:val="auto"/>
              </w:rPr>
              <w:t xml:space="preserve"> 2008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Haenggi&lt;/Author&gt;&lt;Year&gt;2008&lt;/Year&gt;&lt;RecNum&gt;247&lt;/RecNum&gt;&lt;DisplayText&gt;[18]&lt;/DisplayText&gt;&lt;record&gt;&lt;rec-number&gt;247&lt;/rec-number&gt;&lt;foreign-keys&gt;&lt;key app="EN" db-id="v9razzrwmtv29zeet5tvadzm9d5dffdd0s55" timestamp="1507232712"&gt;247&lt;/key&gt;&lt;/foreign-keys&gt;&lt;ref-type name="Journal Article"&gt;17&lt;/ref-type&gt;&lt;contributors&gt;&lt;authors&gt;&lt;author&gt;Haenggi, Matthias&lt;/author&gt;&lt;author&gt;Ypparila-Wolters, Heidi&lt;/author&gt;&lt;author&gt;Bieri, Christine&lt;/author&gt;&lt;author&gt;Steiner, Carola&lt;/author&gt;&lt;author&gt;Takala, Jukka&lt;/author&gt;&lt;author&gt;Korhonen, Ilkka&lt;/author&gt;&lt;author&gt;Jakob, Stephan M.&lt;/author&gt;&lt;/authors&gt;&lt;/contributors&gt;&lt;auth-address&gt;Department of Intensive Care Medicine, Bern University Hospital and University of Bern, Freiburgstrasse, CH-3010 Bern, Switzerland.&lt;/auth-address&gt;&lt;titles&gt;&lt;title&gt;Entropy and bispectral index for assessment of sedation, analgesia and the effects of unpleasant stimuli in critically ill patients: an observational study&lt;/title&gt;&lt;secondary-title&gt;Crit. Care&lt;/secondary-title&gt;&lt;/titles&gt;&lt;periodical&gt;&lt;full-title&gt;Crit. Care&lt;/full-title&gt;&lt;/periodical&gt;&lt;pages&gt;R119&lt;/pages&gt;&lt;volume&gt;12&lt;/volume&gt;&lt;number&gt;5&lt;/number&gt;&lt;dates&gt;&lt;year&gt;2008&lt;/year&gt;&lt;pub-dates&gt;&lt;date&gt;2008/9/16&lt;/date&gt;&lt;/pub-dates&gt;&lt;/dates&gt;&lt;isbn&gt;0270-7462&lt;/isbn&gt;&lt;urls&gt;&lt;related-urls&gt;&lt;url&gt;http://dx.doi.org/10.1186/cc7015&lt;/url&gt;&lt;url&gt;https://www.ncbi.nlm.nih.gov/pubmed/18796156&lt;/url&gt;&lt;url&gt;https://www.ncbi.nlm.nih.gov/pmc/articles/PMC2592749&lt;/url&gt;&lt;url&gt;https://ccforum.biomedcentral.com/articles/10.1186/cc7015&lt;/url&gt;&lt;/related-urls&gt;&lt;pdf-urls&gt;&lt;url&gt;All Papers/H/Haenggi et al. 2008 - Entropy and bispectral index for assessment of se ... unpleasant stimuli in critically ill patients - an observational study.pdf&lt;/url&gt;&lt;/pdf-urls&gt;&lt;/urls&gt;&lt;electronic-resource-num&gt;10.1186/cc7015&lt;/electronic-resource-num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18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0FF9FBC9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44 mostly medical ICU pts</w:t>
            </w:r>
          </w:p>
        </w:tc>
        <w:tc>
          <w:tcPr>
            <w:tcW w:w="1170" w:type="dxa"/>
          </w:tcPr>
          <w:p w14:paraId="043CF6A2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msay</w:t>
            </w:r>
          </w:p>
        </w:tc>
        <w:tc>
          <w:tcPr>
            <w:tcW w:w="990" w:type="dxa"/>
          </w:tcPr>
          <w:p w14:paraId="31CE6990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56B48271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65FD0DAD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170" w:type="dxa"/>
          </w:tcPr>
          <w:p w14:paraId="3802A3E1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5855B625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810" w:type="dxa"/>
          </w:tcPr>
          <w:p w14:paraId="6B398740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710" w:type="dxa"/>
          </w:tcPr>
          <w:p w14:paraId="19068BFA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-0.426</w:t>
            </w:r>
          </w:p>
        </w:tc>
        <w:tc>
          <w:tcPr>
            <w:tcW w:w="3510" w:type="dxa"/>
          </w:tcPr>
          <w:p w14:paraId="2B34B4B0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EEG mean 30 seconds and 2 mins BEFORE event and 2,5,10 mins AFTER event - never stated which was used</w:t>
            </w:r>
          </w:p>
        </w:tc>
      </w:tr>
      <w:tr w:rsidR="00184970" w:rsidRPr="00EF7D73" w14:paraId="685915B0" w14:textId="77777777" w:rsidTr="003C23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68AD74ED" w14:textId="4A33743A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r w:rsidRPr="00EF7D73">
              <w:rPr>
                <w:rFonts w:cs="Arial"/>
                <w:color w:val="auto"/>
              </w:rPr>
              <w:t>Lu 2008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Lu&lt;/Author&gt;&lt;Year&gt;2008&lt;/Year&gt;&lt;RecNum&gt;255&lt;/RecNum&gt;&lt;DisplayText&gt;[19]&lt;/DisplayText&gt;&lt;record&gt;&lt;rec-number&gt;255&lt;/rec-number&gt;&lt;foreign-keys&gt;&lt;key app="EN" db-id="v9razzrwmtv29zeet5tvadzm9d5dffdd0s55" timestamp="1507232713"&gt;255&lt;/key&gt;&lt;/foreign-keys&gt;&lt;ref-type name="Journal Article"&gt;17&lt;/ref-type&gt;&lt;contributors&gt;&lt;authors&gt;&lt;author&gt;Lu, C. H.&lt;/author&gt;&lt;author&gt;Ou-Yang, H. Y.&lt;/author&gt;&lt;author&gt;Man, K. M.&lt;/author&gt;&lt;author&gt;Hsiao, P. C.&lt;/author&gt;&lt;author&gt;Ho, S. T.&lt;/author&gt;&lt;author&gt;Wong, C. S.&lt;/author&gt;&lt;author&gt;Liaw, W. J.&lt;/author&gt;&lt;/authors&gt;&lt;/contributors&gt;&lt;auth-address&gt;Department of Anesthesiology, Tri-Service General Hospital, National Defense Medical Center, Taipei, Taiwan.&lt;/auth-address&gt;&lt;titles&gt;&lt;title&gt;Relative reliability of the auditory evoked potential and Bispectral Index for monitoring sedation level in surgical intensive care patients&lt;/title&gt;&lt;secondary-title&gt;Anaesth. Intensive Care&lt;/secondary-title&gt;&lt;/titles&gt;&lt;periodical&gt;&lt;full-title&gt;Anaesth. Intensive Care&lt;/full-title&gt;&lt;/periodical&gt;&lt;pages&gt;553-559&lt;/pages&gt;&lt;volume&gt;36&lt;/volume&gt;&lt;number&gt;4&lt;/number&gt;&lt;dates&gt;&lt;year&gt;2008&lt;/year&gt;&lt;pub-dates&gt;&lt;date&gt;2008/7&lt;/date&gt;&lt;/pub-dates&gt;&lt;/dates&gt;&lt;isbn&gt;0310-057X&lt;/isbn&gt;&lt;urls&gt;&lt;related-urls&gt;&lt;url&gt;https://www.ncbi.nlm.nih.gov/pubmed/18714625&lt;/url&gt;&lt;url&gt;http://www.aaic.net.au/PMID/18714625&lt;/url&gt;&lt;/related-urls&gt;&lt;/urls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19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616B88E7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90 post-op surgical ICU</w:t>
            </w:r>
          </w:p>
        </w:tc>
        <w:tc>
          <w:tcPr>
            <w:tcW w:w="1170" w:type="dxa"/>
          </w:tcPr>
          <w:p w14:paraId="756FF9D4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msay</w:t>
            </w:r>
          </w:p>
        </w:tc>
        <w:tc>
          <w:tcPr>
            <w:tcW w:w="990" w:type="dxa"/>
          </w:tcPr>
          <w:p w14:paraId="63D03A24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4653684B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08D4F0B2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170" w:type="dxa"/>
          </w:tcPr>
          <w:p w14:paraId="6C22A245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07B82775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3ECE66AE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710" w:type="dxa"/>
          </w:tcPr>
          <w:p w14:paraId="0F45FD60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Tau=0.69</w:t>
            </w:r>
          </w:p>
        </w:tc>
        <w:tc>
          <w:tcPr>
            <w:tcW w:w="3510" w:type="dxa"/>
          </w:tcPr>
          <w:p w14:paraId="0B160F64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184970" w:rsidRPr="00EF7D73" w14:paraId="00BFEB91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3CA20124" w14:textId="3E911735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proofErr w:type="spellStart"/>
            <w:r w:rsidRPr="00EF7D73">
              <w:rPr>
                <w:rFonts w:cs="Arial"/>
                <w:color w:val="auto"/>
              </w:rPr>
              <w:t>Arbour</w:t>
            </w:r>
            <w:proofErr w:type="spellEnd"/>
            <w:r w:rsidRPr="00EF7D73">
              <w:rPr>
                <w:rFonts w:cs="Arial"/>
                <w:color w:val="auto"/>
              </w:rPr>
              <w:t xml:space="preserve"> 2009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Arbour&lt;/Author&gt;&lt;Year&gt;2009&lt;/Year&gt;&lt;RecNum&gt;99&lt;/RecNum&gt;&lt;DisplayText&gt;[20]&lt;/DisplayText&gt;&lt;record&gt;&lt;rec-number&gt;99&lt;/rec-number&gt;&lt;foreign-keys&gt;&lt;key app="EN" db-id="v9razzrwmtv29zeet5tvadzm9d5dffdd0s55" timestamp="1507232704"&gt;99&lt;/key&gt;&lt;/foreign-keys&gt;&lt;ref-type name="Journal Article"&gt;17&lt;/ref-type&gt;&lt;contributors&gt;&lt;authors&gt;&lt;author&gt;Arbour, Richard&lt;/author&gt;&lt;author&gt;Waterhouse, Julie&lt;/author&gt;&lt;author&gt;Seckel, Maureen A.&lt;/author&gt;&lt;author&gt;Bucher, Linda&lt;/author&gt;&lt;/authors&gt;&lt;/contributors&gt;&lt;auth-address&gt;Albert Einstein Healthcare Network, Philadelphia, PA, USA.&lt;/auth-address&gt;&lt;titles&gt;&lt;title&gt;Correlation between the Sedation-Agitation Scale and the Bispectral Index in ventilated patients in the intensive care unit&lt;/title&gt;&lt;secondary-title&gt;Heart Lung&lt;/secondary-title&gt;&lt;/titles&gt;&lt;periodical&gt;&lt;full-title&gt;Heart Lung&lt;/full-title&gt;&lt;/periodical&gt;&lt;pages&gt;336-345&lt;/pages&gt;&lt;volume&gt;38&lt;/volume&gt;&lt;number&gt;4&lt;/number&gt;&lt;dates&gt;&lt;year&gt;2009&lt;/year&gt;&lt;pub-dates&gt;&lt;date&gt;2009/7&lt;/date&gt;&lt;/pub-dates&gt;&lt;/dates&gt;&lt;isbn&gt;0147-9563&lt;/isbn&gt;&lt;urls&gt;&lt;related-urls&gt;&lt;url&gt;http://dx.doi.org/10.1016/j.hrtlng.2008.10.010&lt;/url&gt;&lt;url&gt;https://www.ncbi.nlm.nih.gov/pubmed/19577705&lt;/url&gt;&lt;url&gt;https://linkinghub.elsevier.com/retrieve/pii/S0147-9563(08)00214-8&lt;/url&gt;&lt;/related-urls&gt;&lt;pdf-urls&gt;&lt;url&gt;All Papers/A/Arbour et al. 2009 - Correlation between the Sedation-Agitation Scale and the Bispectral Index in ventilated patients in the intensive care unit.pdf&lt;/url&gt;&lt;/pdf-urls&gt;&lt;/urls&gt;&lt;electronic-resource-num&gt;10.1016/j.hrtlng.2008.10.010&lt;/electronic-resource-num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20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2E1293C0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 xml:space="preserve">40 vented medical ICU </w:t>
            </w:r>
          </w:p>
        </w:tc>
        <w:tc>
          <w:tcPr>
            <w:tcW w:w="1170" w:type="dxa"/>
          </w:tcPr>
          <w:p w14:paraId="19BB0624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SAS</w:t>
            </w:r>
          </w:p>
        </w:tc>
        <w:tc>
          <w:tcPr>
            <w:tcW w:w="990" w:type="dxa"/>
          </w:tcPr>
          <w:p w14:paraId="36E7614E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658CB916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440" w:type="dxa"/>
          </w:tcPr>
          <w:p w14:paraId="62A57355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170" w:type="dxa"/>
          </w:tcPr>
          <w:p w14:paraId="004664C4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2794615C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0267DC12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3</w:t>
            </w:r>
          </w:p>
        </w:tc>
        <w:tc>
          <w:tcPr>
            <w:tcW w:w="1710" w:type="dxa"/>
          </w:tcPr>
          <w:p w14:paraId="657251A3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50</w:t>
            </w:r>
          </w:p>
        </w:tc>
        <w:tc>
          <w:tcPr>
            <w:tcW w:w="3510" w:type="dxa"/>
          </w:tcPr>
          <w:p w14:paraId="6DB2D5C5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184970" w:rsidRPr="00EF7D73" w14:paraId="123327EA" w14:textId="77777777" w:rsidTr="003C23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5DBCDD09" w14:textId="7CBCBE3C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r w:rsidRPr="00EF7D73">
              <w:rPr>
                <w:rFonts w:cs="Arial"/>
                <w:color w:val="auto"/>
              </w:rPr>
              <w:t>Olson 2009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Olson&lt;/Author&gt;&lt;Year&gt;2009&lt;/Year&gt;&lt;RecNum&gt;1954&lt;/RecNum&gt;&lt;DisplayText&gt;[21]&lt;/DisplayText&gt;&lt;record&gt;&lt;rec-number&gt;1954&lt;/rec-number&gt;&lt;foreign-keys&gt;&lt;key app="EN" db-id="v9razzrwmtv29zeet5tvadzm9d5dffdd0s55" timestamp="1507232815"&gt;1954&lt;/key&gt;&lt;/foreign-keys&gt;&lt;ref-type name="Journal Article"&gt;17&lt;/ref-type&gt;&lt;contributors&gt;&lt;authors&gt;&lt;author&gt;Olson, Daiwai M.&lt;/author&gt;&lt;author&gt;Thoyre, Suzanne M.&lt;/author&gt;&lt;author&gt;Peterson, Eric D.&lt;/author&gt;&lt;author&gt;Graffagnino, Carmelo&lt;/author&gt;&lt;/authors&gt;&lt;/contributors&gt;&lt;auth-address&gt;Department of Medicine-Neurology, Duke University Medical Center, Durham, NC 27710, USA. dmOlson@email.unc.edu&lt;/auth-address&gt;&lt;titles&gt;&lt;title&gt;A randomized evaluation of bispectral index-augmented sedation assessment in neurological patients&lt;/title&gt;&lt;secondary-title&gt;Neurocrit. Care&lt;/secondary-title&gt;&lt;/titles&gt;&lt;periodical&gt;&lt;full-title&gt;Neurocrit. Care&lt;/full-title&gt;&lt;/periodical&gt;&lt;pages&gt;20-27&lt;/pages&gt;&lt;volume&gt;11&lt;/volume&gt;&lt;number&gt;1&lt;/number&gt;&lt;dates&gt;&lt;year&gt;2009&lt;/year&gt;&lt;pub-dates&gt;&lt;date&gt;2009/1/29&lt;/date&gt;&lt;/pub-dates&gt;&lt;/dates&gt;&lt;isbn&gt;1541-6933&lt;/isbn&gt;&lt;urls&gt;&lt;related-urls&gt;&lt;url&gt;http://dx.doi.org/10.1007/s12028-008-9184-6&lt;/url&gt;&lt;url&gt;https://www.ncbi.nlm.nih.gov/pubmed/19184556&lt;/url&gt;&lt;url&gt;https://www.ncbi.nlm.nih.gov/pmc/articles/PMC2706915&lt;/url&gt;&lt;url&gt;https://dx.doi.org/10.1007/s12028-008-9184-6&lt;/url&gt;&lt;/related-urls&gt;&lt;pdf-urls&gt;&lt;url&gt;All Papers/O/Olson et al. 2009 - A randomized evaluation of bispectral index-augmented sedation assessment in neurological patients.pdf&lt;/url&gt;&lt;/pdf-urls&gt;&lt;/urls&gt;&lt;electronic-resource-num&gt;10.1007/s12028-008-9184-6&lt;/electronic-resource-num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21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3178876D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 xml:space="preserve">67 ventilated </w:t>
            </w:r>
            <w:proofErr w:type="spellStart"/>
            <w:r w:rsidRPr="00EF7D73">
              <w:rPr>
                <w:rFonts w:eastAsia="Times New Roman" w:cs="Arial"/>
              </w:rPr>
              <w:t>NeuroICU</w:t>
            </w:r>
            <w:proofErr w:type="spellEnd"/>
          </w:p>
        </w:tc>
        <w:tc>
          <w:tcPr>
            <w:tcW w:w="1170" w:type="dxa"/>
          </w:tcPr>
          <w:p w14:paraId="77F027C7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msay</w:t>
            </w:r>
          </w:p>
        </w:tc>
        <w:tc>
          <w:tcPr>
            <w:tcW w:w="990" w:type="dxa"/>
          </w:tcPr>
          <w:p w14:paraId="5332EC90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63AA201C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109EBD2C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170" w:type="dxa"/>
          </w:tcPr>
          <w:p w14:paraId="34CC0326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11A18B32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7D65AE17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710" w:type="dxa"/>
          </w:tcPr>
          <w:p w14:paraId="40D499A6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28</w:t>
            </w:r>
          </w:p>
        </w:tc>
        <w:tc>
          <w:tcPr>
            <w:tcW w:w="3510" w:type="dxa"/>
          </w:tcPr>
          <w:p w14:paraId="3717415C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184970" w:rsidRPr="00EF7D73" w14:paraId="631C5E4C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4F8EE60B" w14:textId="683F058E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proofErr w:type="spellStart"/>
            <w:r w:rsidRPr="00EF7D73">
              <w:rPr>
                <w:rFonts w:cs="Arial"/>
                <w:color w:val="auto"/>
              </w:rPr>
              <w:lastRenderedPageBreak/>
              <w:t>Trouiller</w:t>
            </w:r>
            <w:proofErr w:type="spellEnd"/>
            <w:r w:rsidRPr="00EF7D73">
              <w:rPr>
                <w:rFonts w:cs="Arial"/>
                <w:color w:val="auto"/>
              </w:rPr>
              <w:t xml:space="preserve"> 2009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Trouiller&lt;/Author&gt;&lt;Year&gt;2009&lt;/Year&gt;&lt;RecNum&gt;246&lt;/RecNum&gt;&lt;DisplayText&gt;[22]&lt;/DisplayText&gt;&lt;record&gt;&lt;rec-number&gt;246&lt;/rec-number&gt;&lt;foreign-keys&gt;&lt;key app="EN" db-id="v9razzrwmtv29zeet5tvadzm9d5dffdd0s55" timestamp="1507232712"&gt;246&lt;/key&gt;&lt;/foreign-keys&gt;&lt;ref-type name="Journal Article"&gt;17&lt;/ref-type&gt;&lt;contributors&gt;&lt;authors&gt;&lt;author&gt;Trouiller, Pierre&lt;/author&gt;&lt;author&gt;Fangio, Pascal&lt;/author&gt;&lt;author&gt;Paugam-Burtz, Catherine&lt;/author&gt;&lt;author&gt;Appéré-de-Vecchi, Corinne&lt;/author&gt;&lt;author&gt;Merckx, Paul&lt;/author&gt;&lt;author&gt;Louvet, Nicolas&lt;/author&gt;&lt;author&gt;Pease, Sebastian&lt;/author&gt;&lt;author&gt;Outin, Hervé&lt;/author&gt;&lt;author&gt;Mantz, Jean&lt;/author&gt;&lt;author&gt;De Jonghe, Bernard&lt;/author&gt;&lt;/authors&gt;&lt;/contributors&gt;&lt;auth-address&gt;Department of Anaesthesiology and Critical Care, Beaujon University Hospital, Clichy, France.&lt;/auth-address&gt;&lt;titles&gt;&lt;title&gt;Frequency and clinical impact of preserved bispectral index activity during deep sedation in mechanically ventilated ICU patients&lt;/title&gt;&lt;secondary-title&gt;Intensive Care Med.&lt;/secondary-title&gt;&lt;/titles&gt;&lt;periodical&gt;&lt;full-title&gt;Intensive Care Med.&lt;/full-title&gt;&lt;/periodical&gt;&lt;pages&gt;2096-2104&lt;/pages&gt;&lt;volume&gt;35&lt;/volume&gt;&lt;number&gt;12&lt;/number&gt;&lt;dates&gt;&lt;year&gt;2009&lt;/year&gt;&lt;pub-dates&gt;&lt;date&gt;2009/12&lt;/date&gt;&lt;/pub-dates&gt;&lt;/dates&gt;&lt;isbn&gt;0342-4642&lt;/isbn&gt;&lt;urls&gt;&lt;related-urls&gt;&lt;url&gt;http://dx.doi.org/10.1007/s00134-009-1636-8&lt;/url&gt;&lt;url&gt;https://www.ncbi.nlm.nih.gov/pubmed/19756502&lt;/url&gt;&lt;url&gt;https://dx.doi.org/10.1007/s00134-009-1636-8&lt;/url&gt;&lt;/related-urls&gt;&lt;pdf-urls&gt;&lt;url&gt;All Papers/T/Trouiller et al. 2009 - Frequency and clinical impact of preserved bispe ... activity during deep sedation in mechanically ventilated ICU patients.pdf&lt;/url&gt;&lt;/pdf-urls&gt;&lt;/urls&gt;&lt;electronic-resource-num&gt;10.1007/s00134-009-1636-8&lt;/electronic-resource-num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22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381C0A04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62 mixed ICU vented pts</w:t>
            </w:r>
          </w:p>
        </w:tc>
        <w:tc>
          <w:tcPr>
            <w:tcW w:w="1170" w:type="dxa"/>
          </w:tcPr>
          <w:p w14:paraId="26B90303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ATICE Awareness Domain</w:t>
            </w:r>
          </w:p>
        </w:tc>
        <w:tc>
          <w:tcPr>
            <w:tcW w:w="990" w:type="dxa"/>
          </w:tcPr>
          <w:p w14:paraId="22B54F7A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20B6B671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1C81CC98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170" w:type="dxa"/>
          </w:tcPr>
          <w:p w14:paraId="3A9297E5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24D9FA45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810" w:type="dxa"/>
          </w:tcPr>
          <w:p w14:paraId="5962E6E2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710" w:type="dxa"/>
          </w:tcPr>
          <w:p w14:paraId="42404052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43</w:t>
            </w:r>
          </w:p>
        </w:tc>
        <w:tc>
          <w:tcPr>
            <w:tcW w:w="3510" w:type="dxa"/>
          </w:tcPr>
          <w:p w14:paraId="35F069EC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184970" w:rsidRPr="00EF7D73" w14:paraId="4983E6FB" w14:textId="77777777" w:rsidTr="003C23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7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525A6219" w14:textId="55DF9A5E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proofErr w:type="spellStart"/>
            <w:r w:rsidRPr="00EF7D73">
              <w:rPr>
                <w:rFonts w:cs="Arial"/>
                <w:color w:val="auto"/>
              </w:rPr>
              <w:t>Karamchandani</w:t>
            </w:r>
            <w:proofErr w:type="spellEnd"/>
            <w:r w:rsidRPr="00EF7D73">
              <w:rPr>
                <w:rFonts w:cs="Arial"/>
                <w:color w:val="auto"/>
              </w:rPr>
              <w:t xml:space="preserve"> 2010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Karamchandani&lt;/Author&gt;&lt;Year&gt;2010&lt;/Year&gt;&lt;RecNum&gt;1969&lt;/RecNum&gt;&lt;DisplayText&gt;[23]&lt;/DisplayText&gt;&lt;record&gt;&lt;rec-number&gt;1969&lt;/rec-number&gt;&lt;foreign-keys&gt;&lt;key app="EN" db-id="v9razzrwmtv29zeet5tvadzm9d5dffdd0s55" timestamp="1507232816"&gt;1969&lt;/key&gt;&lt;/foreign-keys&gt;&lt;ref-type name="Journal Article"&gt;17&lt;/ref-type&gt;&lt;contributors&gt;&lt;authors&gt;&lt;author&gt;Karamchandani, Kunal&lt;/author&gt;&lt;author&gt;Rewari, Vimi&lt;/author&gt;&lt;author&gt;Trikha, Anjan&lt;/author&gt;&lt;author&gt;Batra, Ravinder Kumar&lt;/author&gt;&lt;/authors&gt;&lt;/contributors&gt;&lt;auth-address&gt;Anesthesiology Institute, Cleveland Clinic Foundation, 9500 Euclid Avenue, Cleveland, OH 44195, USA.&lt;/auth-address&gt;&lt;titles&gt;&lt;title&gt;Bispectral index correlates well with Richmond agitation sedation scale in mechanically ventilated critically ill patients&lt;/title&gt;&lt;secondary-title&gt;J. Anesth.&lt;/secondary-title&gt;&lt;/titles&gt;&lt;periodical&gt;&lt;full-title&gt;J. Anesth.&lt;/full-title&gt;&lt;/periodical&gt;&lt;pages&gt;394-398&lt;/pages&gt;&lt;volume&gt;24&lt;/volume&gt;&lt;number&gt;3&lt;/number&gt;&lt;dates&gt;&lt;year&gt;2010&lt;/year&gt;&lt;pub-dates&gt;&lt;date&gt;2010/6&lt;/date&gt;&lt;/pub-dates&gt;&lt;/dates&gt;&lt;isbn&gt;0913-8668&lt;/isbn&gt;&lt;urls&gt;&lt;related-urls&gt;&lt;url&gt;http://dx.doi.org/10.1007/s00540-010-0915-4&lt;/url&gt;&lt;url&gt;https://www.ncbi.nlm.nih.gov/pubmed/20225074&lt;/url&gt;&lt;url&gt;https://dx.doi.org/10.1007/s00540-010-0915-4&lt;/url&gt;&lt;/related-urls&gt;&lt;pdf-urls&gt;&lt;url&gt;All Papers/K/Karamchandani et al. 2010 - Bispectral index correlates well with Richm ... tion sedation scale in mechanically ventilated critically ill patients.pdf&lt;/url&gt;&lt;/pdf-urls&gt;&lt;/urls&gt;&lt;electronic-resource-num&gt;10.1007/s00540-010-0915-4&lt;/electronic-resource-num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23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707246C6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 xml:space="preserve">24 ICU mostly post-op </w:t>
            </w:r>
          </w:p>
        </w:tc>
        <w:tc>
          <w:tcPr>
            <w:tcW w:w="1170" w:type="dxa"/>
          </w:tcPr>
          <w:p w14:paraId="6B121722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SS</w:t>
            </w:r>
          </w:p>
        </w:tc>
        <w:tc>
          <w:tcPr>
            <w:tcW w:w="990" w:type="dxa"/>
          </w:tcPr>
          <w:p w14:paraId="300E6146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32B67FE4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1E550FEB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170" w:type="dxa"/>
          </w:tcPr>
          <w:p w14:paraId="405065CA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675DD1CB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154649AA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710" w:type="dxa"/>
          </w:tcPr>
          <w:p w14:paraId="4484CE55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56</w:t>
            </w:r>
          </w:p>
        </w:tc>
        <w:tc>
          <w:tcPr>
            <w:tcW w:w="3510" w:type="dxa"/>
          </w:tcPr>
          <w:p w14:paraId="35EC68F9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184970" w:rsidRPr="00EF7D73" w14:paraId="615C1198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644112CF" w14:textId="09451EE5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proofErr w:type="spellStart"/>
            <w:r w:rsidRPr="00EF7D73">
              <w:rPr>
                <w:rFonts w:cs="Arial"/>
                <w:color w:val="auto"/>
              </w:rPr>
              <w:t>Plaschke</w:t>
            </w:r>
            <w:proofErr w:type="spellEnd"/>
            <w:r w:rsidRPr="00EF7D73">
              <w:rPr>
                <w:rFonts w:cs="Arial"/>
                <w:color w:val="auto"/>
              </w:rPr>
              <w:t xml:space="preserve"> 2010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Plaschke&lt;/Author&gt;&lt;Year&gt;2010&lt;/Year&gt;&lt;RecNum&gt;1970&lt;/RecNum&gt;&lt;DisplayText&gt;[24]&lt;/DisplayText&gt;&lt;record&gt;&lt;rec-number&gt;1970&lt;/rec-number&gt;&lt;foreign-keys&gt;&lt;key app="EN" db-id="v9razzrwmtv29zeet5tvadzm9d5dffdd0s55" timestamp="1507232816"&gt;1970&lt;/key&gt;&lt;/foreign-keys&gt;&lt;ref-type name="Journal Article"&gt;17&lt;/ref-type&gt;&lt;contributors&gt;&lt;authors&gt;&lt;author&gt;Plaschke, Konstanze&lt;/author&gt;&lt;author&gt;Fichtenkamm, Philipp&lt;/author&gt;&lt;author&gt;Schramm, Christoph&lt;/author&gt;&lt;author&gt;Hauth, Steffen&lt;/author&gt;&lt;author&gt;Martin, Eike&lt;/author&gt;&lt;author&gt;Verch, Markus&lt;/author&gt;&lt;author&gt;Karck, Matthias&lt;/author&gt;&lt;author&gt;Kopitz, Jürgen&lt;/author&gt;&lt;/authors&gt;&lt;/contributors&gt;&lt;auth-address&gt;Department of Anesthesiology, University of Heidelberg, Im Neuenheimer Feld 110, 69120, Heidelberg, Germany. konstanze.plaschke@med.uni-heidelberg.de&lt;/auth-address&gt;&lt;titles&gt;&lt;title&gt;Early postoperative delirium after open-heart cardiac surgery is associated with decreased bispectral EEG and increased cortisol and interleukin-6&lt;/title&gt;&lt;secondary-title&gt;Intensive Care Med.&lt;/secondary-title&gt;&lt;/titles&gt;&lt;periodical&gt;&lt;full-title&gt;Intensive Care Med.&lt;/full-title&gt;&lt;/periodical&gt;&lt;pages&gt;2081-2089&lt;/pages&gt;&lt;volume&gt;36&lt;/volume&gt;&lt;number&gt;12&lt;/number&gt;&lt;dates&gt;&lt;year&gt;2010&lt;/year&gt;&lt;pub-dates&gt;&lt;date&gt;2010/12&lt;/date&gt;&lt;/pub-dates&gt;&lt;/dates&gt;&lt;isbn&gt;0342-4642&lt;/isbn&gt;&lt;urls&gt;&lt;related-urls&gt;&lt;url&gt;http://dx.doi.org/10.1007/s00134-010-2004-4&lt;/url&gt;&lt;url&gt;https://www.ncbi.nlm.nih.gov/pubmed/20689917&lt;/url&gt;&lt;url&gt;https://dx.doi.org/10.1007/s00134-010-2004-4&lt;/url&gt;&lt;/related-urls&gt;&lt;pdf-urls&gt;&lt;url&gt;All Papers/P/Plaschke et al. 2010 - Early postoperative delirium after open-heart car ... ith decreased bispectral EEG and increased cortisol and interleukin-6.pdf&lt;/url&gt;&lt;/pdf-urls&gt;&lt;/urls&gt;&lt;electronic-resource-num&gt;10.1007/s00134-010-2004-4&lt;/electronic-resource-num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24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2F7B710F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114 POD1 cardiac pts</w:t>
            </w:r>
          </w:p>
        </w:tc>
        <w:tc>
          <w:tcPr>
            <w:tcW w:w="1170" w:type="dxa"/>
          </w:tcPr>
          <w:p w14:paraId="2DAD0878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SS</w:t>
            </w:r>
          </w:p>
        </w:tc>
        <w:tc>
          <w:tcPr>
            <w:tcW w:w="990" w:type="dxa"/>
          </w:tcPr>
          <w:p w14:paraId="622AAA06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19C99E7E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66D21A58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170" w:type="dxa"/>
          </w:tcPr>
          <w:p w14:paraId="25498241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080" w:type="dxa"/>
          </w:tcPr>
          <w:p w14:paraId="1016BAC1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530727FF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710" w:type="dxa"/>
          </w:tcPr>
          <w:p w14:paraId="54965015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36</w:t>
            </w:r>
          </w:p>
        </w:tc>
        <w:tc>
          <w:tcPr>
            <w:tcW w:w="3510" w:type="dxa"/>
          </w:tcPr>
          <w:p w14:paraId="258B056E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 xml:space="preserve">18-20 hours post-op – never stated how many were intubated (though 56% delirious and 15% </w:t>
            </w:r>
            <w:proofErr w:type="spellStart"/>
            <w:r w:rsidRPr="00EF7D73">
              <w:rPr>
                <w:rFonts w:eastAsia="Times New Roman" w:cs="Arial"/>
              </w:rPr>
              <w:t>nondelirious</w:t>
            </w:r>
            <w:proofErr w:type="spellEnd"/>
            <w:r w:rsidRPr="00EF7D73">
              <w:rPr>
                <w:rFonts w:eastAsia="Times New Roman" w:cs="Arial"/>
              </w:rPr>
              <w:t xml:space="preserve"> had “CPAP”)</w:t>
            </w:r>
          </w:p>
        </w:tc>
      </w:tr>
      <w:tr w:rsidR="00184970" w:rsidRPr="00EF7D73" w14:paraId="5FBB4737" w14:textId="77777777" w:rsidTr="003C23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241BDCBF" w14:textId="16A383AB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r w:rsidRPr="00EF7D73">
              <w:rPr>
                <w:rFonts w:cs="Arial"/>
                <w:color w:val="auto"/>
              </w:rPr>
              <w:t>Ogilvie 2011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Ogilvie&lt;/Author&gt;&lt;Year&gt;2011&lt;/Year&gt;&lt;RecNum&gt;1971&lt;/RecNum&gt;&lt;DisplayText&gt;[25]&lt;/DisplayText&gt;&lt;record&gt;&lt;rec-number&gt;1971&lt;/rec-number&gt;&lt;foreign-keys&gt;&lt;key app="EN" db-id="v9razzrwmtv29zeet5tvadzm9d5dffdd0s55" timestamp="1507232816"&gt;1971&lt;/key&gt;&lt;/foreign-keys&gt;&lt;ref-type name="Journal Article"&gt;17&lt;/ref-type&gt;&lt;contributors&gt;&lt;authors&gt;&lt;author&gt;Ogilvie, Michael P.&lt;/author&gt;&lt;author&gt;Pereira, Bruno M. T.&lt;/author&gt;&lt;author&gt;Ryan, Mark L.&lt;/author&gt;&lt;author&gt;Gomez-Rodriguez, Juan Carlos&lt;/author&gt;&lt;author&gt;Pierre, Edgar J.&lt;/author&gt;&lt;author&gt;Livingstone, Alan S.&lt;/author&gt;&lt;author&gt;Proctor, Kenneth G.&lt;/author&gt;&lt;/authors&gt;&lt;/contributors&gt;&lt;auth-address&gt;Division of Trauma, Daughtry Family Department of Surgery, University of Miami Miller School of Medicine, Miami, Florida, USA.&lt;/auth-address&gt;&lt;titles&gt;&lt;title&gt;Bispectral index to monitor propofol sedation in trauma patients&lt;/title&gt;&lt;secondary-title&gt;J. Trauma&lt;/secondary-title&gt;&lt;/titles&gt;&lt;periodical&gt;&lt;full-title&gt;J. Trauma&lt;/full-title&gt;&lt;/periodical&gt;&lt;pages&gt;1415-1421&lt;/pages&gt;&lt;volume&gt;71&lt;/volume&gt;&lt;number&gt;5&lt;/number&gt;&lt;dates&gt;&lt;year&gt;2011&lt;/year&gt;&lt;pub-dates&gt;&lt;date&gt;2011/11&lt;/date&gt;&lt;/pub-dates&gt;&lt;/dates&gt;&lt;isbn&gt;0022-5282&lt;/isbn&gt;&lt;urls&gt;&lt;related-urls&gt;&lt;url&gt;http://dx.doi.org/10.1097/TA.0b013e3182178b8b&lt;/url&gt;&lt;url&gt;https://www.ncbi.nlm.nih.gov/pubmed/21768900&lt;/url&gt;&lt;url&gt;http://Insights.ovid.com/pubmed?pmid=21768900&lt;/url&gt;&lt;/related-urls&gt;&lt;pdf-urls&gt;&lt;url&gt;All Papers/O/Ogilvie et al. 2011 - Bispectral index to monitor propofol sedation in trauma patients.pdf&lt;/url&gt;&lt;/pdf-urls&gt;&lt;/urls&gt;&lt;electronic-resource-num&gt;10.1097/TA.0b013e3182178b8b&lt;/electronic-resource-num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25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5BF04DC6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94 intubated trauma pts</w:t>
            </w:r>
          </w:p>
        </w:tc>
        <w:tc>
          <w:tcPr>
            <w:tcW w:w="1170" w:type="dxa"/>
          </w:tcPr>
          <w:p w14:paraId="2CE47C39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SS</w:t>
            </w:r>
          </w:p>
        </w:tc>
        <w:tc>
          <w:tcPr>
            <w:tcW w:w="990" w:type="dxa"/>
          </w:tcPr>
          <w:p w14:paraId="547E61A2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0F747645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01E9F68F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170" w:type="dxa"/>
          </w:tcPr>
          <w:p w14:paraId="07A475FD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4B4F1A91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34BB0B3A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710" w:type="dxa"/>
          </w:tcPr>
          <w:p w14:paraId="06AA8378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62</w:t>
            </w:r>
          </w:p>
        </w:tc>
        <w:tc>
          <w:tcPr>
            <w:tcW w:w="3510" w:type="dxa"/>
          </w:tcPr>
          <w:p w14:paraId="56824C70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184970" w:rsidRPr="00EF7D73" w14:paraId="576223DA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2EA803B7" w14:textId="68CD91B9" w:rsidR="00184970" w:rsidRPr="00EF7D73" w:rsidRDefault="00184970" w:rsidP="003C2319">
            <w:pPr>
              <w:jc w:val="center"/>
              <w:rPr>
                <w:rFonts w:cs="Arial"/>
                <w:color w:val="auto"/>
              </w:rPr>
            </w:pPr>
            <w:r w:rsidRPr="00EF7D73">
              <w:rPr>
                <w:rFonts w:cs="Arial"/>
                <w:color w:val="auto"/>
              </w:rPr>
              <w:t>LeBlanc 2012</w:t>
            </w:r>
            <w:r w:rsidR="003C2319">
              <w:rPr>
                <w:rFonts w:cs="Arial"/>
                <w:color w:val="auto"/>
              </w:rPr>
              <w:t xml:space="preserve"> </w:t>
            </w:r>
            <w:r w:rsidR="003C2319">
              <w:rPr>
                <w:rFonts w:cs="Arial"/>
              </w:rPr>
              <w:fldChar w:fldCharType="begin"/>
            </w:r>
            <w:r w:rsidR="003C2319">
              <w:rPr>
                <w:rFonts w:cs="Arial"/>
                <w:color w:val="auto"/>
              </w:rPr>
              <w:instrText xml:space="preserve"> ADDIN EN.CITE &lt;EndNote&gt;&lt;Cite&gt;&lt;Author&gt;LeBlanc&lt;/Author&gt;&lt;Year&gt;2012&lt;/Year&gt;&lt;RecNum&gt;1972&lt;/RecNum&gt;&lt;DisplayText&gt;[26]&lt;/DisplayText&gt;&lt;record&gt;&lt;rec-number&gt;1972&lt;/rec-number&gt;&lt;foreign-keys&gt;&lt;key app="EN" db-id="v9razzrwmtv29zeet5tvadzm9d5dffdd0s55" timestamp="1507232816"&gt;1972&lt;/key&gt;&lt;/foreign-keys&gt;&lt;ref-type name="Journal Article"&gt;17&lt;/ref-type&gt;&lt;contributors&gt;&lt;authors&gt;&lt;author&gt;LeBlanc, Jaclyn M.&lt;/author&gt;&lt;author&gt;Dasta, Joseph F.&lt;/author&gt;&lt;author&gt;Pruchnicki, Maria C.&lt;/author&gt;&lt;author&gt;Gerlach, Anthony&lt;/author&gt;&lt;author&gt;Cook, Charles&lt;/author&gt;&lt;/authors&gt;&lt;/contributors&gt;&lt;auth-address&gt;Department of Pharmacy, Saint John Regional Hospital, Saint John, New Brunswick, Canada.&lt;/auth-address&gt;&lt;titles&gt;&lt;title&gt;Bispectral index values, sedation-agitation scores, and plasma Lorazepam concentrations in critically ill surgical patients&lt;/title&gt;&lt;secondary-title&gt;Am. J. Crit. Care&lt;/secondary-title&gt;&lt;/titles&gt;&lt;periodical&gt;&lt;full-title&gt;Am. J. Crit. Care&lt;/full-title&gt;&lt;/periodical&gt;&lt;pages&gt;99-105&lt;/pages&gt;&lt;volume&gt;21&lt;/volume&gt;&lt;number&gt;2&lt;/number&gt;&lt;dates&gt;&lt;year&gt;2012&lt;/year&gt;&lt;pub-dates&gt;&lt;date&gt;2012/3&lt;/date&gt;&lt;/pub-dates&gt;&lt;/dates&gt;&lt;isbn&gt;1062-3264&lt;/isbn&gt;&lt;urls&gt;&lt;related-urls&gt;&lt;url&gt;http://dx.doi.org/10.4037/ajcc2012777&lt;/url&gt;&lt;url&gt;https://www.ncbi.nlm.nih.gov/pubmed/22381986&lt;/url&gt;&lt;url&gt;http://ajcc.aacnjournals.org/cgi/pmidlookup?view=long&amp;amp;pmid=22381986&lt;/url&gt;&lt;/related-urls&gt;&lt;pdf-urls&gt;&lt;url&gt;All Papers/L/LeBlanc et al. 2012 - Bispectral index values, sedation-agitation scores, and plasma Lorazepam concentrations in critically ill surgical patients.pdf&lt;/url&gt;&lt;/pdf-urls&gt;&lt;/urls&gt;&lt;electronic-resource-num&gt;10.4037/ajcc2012777&lt;/electronic-resource-num&gt;&lt;/record&gt;&lt;/Cite&gt;&lt;/EndNote&gt;</w:instrText>
            </w:r>
            <w:r w:rsidR="003C2319">
              <w:rPr>
                <w:rFonts w:cs="Arial"/>
              </w:rPr>
              <w:fldChar w:fldCharType="separate"/>
            </w:r>
            <w:r w:rsidR="003C2319">
              <w:rPr>
                <w:rFonts w:cs="Arial"/>
                <w:noProof/>
                <w:color w:val="auto"/>
              </w:rPr>
              <w:t>[26]</w:t>
            </w:r>
            <w:r w:rsidR="003C2319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7EA34B2F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16 intubated surgical pts lorazepam infusions</w:t>
            </w:r>
          </w:p>
        </w:tc>
        <w:tc>
          <w:tcPr>
            <w:tcW w:w="1170" w:type="dxa"/>
          </w:tcPr>
          <w:p w14:paraId="598843C2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SAS</w:t>
            </w:r>
          </w:p>
        </w:tc>
        <w:tc>
          <w:tcPr>
            <w:tcW w:w="990" w:type="dxa"/>
          </w:tcPr>
          <w:p w14:paraId="5B9C42B7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14B84D23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7D73E558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170" w:type="dxa"/>
          </w:tcPr>
          <w:p w14:paraId="6232528F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3F961FE0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810" w:type="dxa"/>
          </w:tcPr>
          <w:p w14:paraId="7D51ABBD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3</w:t>
            </w:r>
          </w:p>
        </w:tc>
        <w:tc>
          <w:tcPr>
            <w:tcW w:w="1710" w:type="dxa"/>
          </w:tcPr>
          <w:p w14:paraId="413669EC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22</w:t>
            </w:r>
          </w:p>
        </w:tc>
        <w:tc>
          <w:tcPr>
            <w:tcW w:w="3510" w:type="dxa"/>
          </w:tcPr>
          <w:p w14:paraId="5F8A4ABD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184970" w:rsidRPr="00EF7D73" w14:paraId="65D242D2" w14:textId="77777777" w:rsidTr="003C23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7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6B065150" w14:textId="6D0F59B4" w:rsidR="00184970" w:rsidRPr="00EF7D73" w:rsidRDefault="00184970" w:rsidP="0015285C">
            <w:pPr>
              <w:jc w:val="center"/>
              <w:rPr>
                <w:rFonts w:cs="Arial"/>
                <w:color w:val="auto"/>
              </w:rPr>
            </w:pPr>
            <w:proofErr w:type="spellStart"/>
            <w:r w:rsidRPr="00EF7D73">
              <w:rPr>
                <w:rFonts w:cs="Arial"/>
                <w:color w:val="auto"/>
              </w:rPr>
              <w:t>Yaman</w:t>
            </w:r>
            <w:proofErr w:type="spellEnd"/>
            <w:r w:rsidRPr="00EF7D73">
              <w:rPr>
                <w:rFonts w:cs="Arial"/>
                <w:color w:val="auto"/>
              </w:rPr>
              <w:t xml:space="preserve"> 2012</w:t>
            </w:r>
            <w:r w:rsidR="0015285C">
              <w:rPr>
                <w:rFonts w:cs="Arial"/>
                <w:color w:val="auto"/>
              </w:rPr>
              <w:t xml:space="preserve"> </w:t>
            </w:r>
            <w:r w:rsidR="0015285C">
              <w:rPr>
                <w:rFonts w:cs="Arial"/>
              </w:rPr>
              <w:fldChar w:fldCharType="begin"/>
            </w:r>
            <w:r w:rsidR="0015285C">
              <w:rPr>
                <w:rFonts w:cs="Arial"/>
                <w:color w:val="auto"/>
              </w:rPr>
              <w:instrText xml:space="preserve"> ADDIN EN.CITE &lt;EndNote&gt;&lt;Cite&gt;&lt;Author&gt;Yaman&lt;/Author&gt;&lt;Year&gt;2012&lt;/Year&gt;&lt;RecNum&gt;1973&lt;/RecNum&gt;&lt;DisplayText&gt;[27]&lt;/DisplayText&gt;&lt;record&gt;&lt;rec-number&gt;1973&lt;/rec-number&gt;&lt;foreign-keys&gt;&lt;key app="EN" db-id="v9razzrwmtv29zeet5tvadzm9d5dffdd0s55" timestamp="1507232816"&gt;1973&lt;/key&gt;&lt;/foreign-keys&gt;&lt;ref-type name="Journal Article"&gt;17&lt;/ref-type&gt;&lt;contributors&gt;&lt;authors&gt;&lt;author&gt;Yaman, F.&lt;/author&gt;&lt;author&gt;Ozcan, N.&lt;/author&gt;&lt;author&gt;Ozcan, A.&lt;/author&gt;&lt;author&gt;Kaymak, C.&lt;/author&gt;&lt;author&gt;Basar, H.&lt;/author&gt;&lt;/authors&gt;&lt;/contributors&gt;&lt;auth-address&gt;Department of Anaesthesiology and Reanimation, Ankara Training and Research Hospital, Ankara, Turkey. ferdayaman@gmail.com&lt;/auth-address&gt;&lt;titles&gt;&lt;title&gt;Assesment of correlation between bispectral index and four common sedation scales used in mechanically ventilated patients in ICU&lt;/title&gt;&lt;secondary-title&gt;Eur. Rev. Med. Pharmacol. Sci.&lt;/secondary-title&gt;&lt;/titles&gt;&lt;periodical&gt;&lt;full-title&gt;Eur. Rev. Med. Pharmacol. Sci.&lt;/full-title&gt;&lt;/periodical&gt;&lt;pages&gt;660-666&lt;/pages&gt;&lt;volume&gt;16&lt;/volume&gt;&lt;number&gt;5&lt;/number&gt;&lt;dates&gt;&lt;year&gt;2012&lt;/year&gt;&lt;pub-dates&gt;&lt;date&gt;2012/5&lt;/date&gt;&lt;/pub-dates&gt;&lt;/dates&gt;&lt;publisher&gt;academia.edu&lt;/publisher&gt;&lt;isbn&gt;1128-3602&lt;/isbn&gt;&lt;urls&gt;&lt;related-urls&gt;&lt;url&gt;https://www.ncbi.nlm.nih.gov/pubmed/22774408&lt;/url&gt;&lt;url&gt;http://www.academia.edu/download/42381629/Assesment_of_correlation_between_bispect20160208-14582-1tcownk.pdf&lt;/url&gt;&lt;/related-urls&gt;&lt;/urls&gt;&lt;/record&gt;&lt;/Cite&gt;&lt;/EndNote&gt;</w:instrText>
            </w:r>
            <w:r w:rsidR="0015285C">
              <w:rPr>
                <w:rFonts w:cs="Arial"/>
              </w:rPr>
              <w:fldChar w:fldCharType="separate"/>
            </w:r>
            <w:r w:rsidR="0015285C">
              <w:rPr>
                <w:rFonts w:cs="Arial"/>
                <w:noProof/>
                <w:color w:val="auto"/>
              </w:rPr>
              <w:t>[27]</w:t>
            </w:r>
            <w:r w:rsidR="0015285C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6C6A5236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 xml:space="preserve">30 </w:t>
            </w:r>
          </w:p>
        </w:tc>
        <w:tc>
          <w:tcPr>
            <w:tcW w:w="1170" w:type="dxa"/>
          </w:tcPr>
          <w:p w14:paraId="45E0CE0A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SS, SAS, Ramsay, ATICE</w:t>
            </w:r>
          </w:p>
        </w:tc>
        <w:tc>
          <w:tcPr>
            <w:tcW w:w="990" w:type="dxa"/>
          </w:tcPr>
          <w:p w14:paraId="5C4D292D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1731917F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63A7690F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170" w:type="dxa"/>
          </w:tcPr>
          <w:p w14:paraId="28765FEF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604B147C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3B5DCFE2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710" w:type="dxa"/>
          </w:tcPr>
          <w:p w14:paraId="18FCEE17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75 (RASS)</w:t>
            </w:r>
          </w:p>
          <w:p w14:paraId="3A46ABCB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66 (SAS)</w:t>
            </w:r>
          </w:p>
        </w:tc>
        <w:tc>
          <w:tcPr>
            <w:tcW w:w="3510" w:type="dxa"/>
          </w:tcPr>
          <w:p w14:paraId="44395081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184970" w:rsidRPr="00EF7D73" w14:paraId="6F330930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4E5A69F3" w14:textId="282A9DB1" w:rsidR="00184970" w:rsidRPr="00EF7D73" w:rsidRDefault="00184970" w:rsidP="0015285C">
            <w:pPr>
              <w:jc w:val="center"/>
              <w:rPr>
                <w:rFonts w:cs="Arial"/>
                <w:color w:val="auto"/>
              </w:rPr>
            </w:pPr>
            <w:r w:rsidRPr="00EF7D73">
              <w:rPr>
                <w:rFonts w:cs="Arial"/>
                <w:color w:val="auto"/>
              </w:rPr>
              <w:t>Mahmood 2014</w:t>
            </w:r>
            <w:r w:rsidR="0015285C">
              <w:rPr>
                <w:rFonts w:cs="Arial"/>
                <w:color w:val="auto"/>
              </w:rPr>
              <w:t xml:space="preserve"> </w:t>
            </w:r>
            <w:r w:rsidR="0015285C">
              <w:rPr>
                <w:rFonts w:cs="Arial"/>
              </w:rPr>
              <w:fldChar w:fldCharType="begin">
                <w:fldData xml:space="preserve">PEVuZE5vdGU+PENpdGU+PEF1dGhvcj5NYWhtb29kPC9BdXRob3I+PFllYXI+MjAxNDwvWWVhcj48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</w:fldData>
              </w:fldChar>
            </w:r>
            <w:r w:rsidR="0015285C">
              <w:rPr>
                <w:rFonts w:cs="Arial"/>
                <w:color w:val="auto"/>
              </w:rPr>
              <w:instrText xml:space="preserve"> ADDIN EN.CITE </w:instrText>
            </w:r>
            <w:r w:rsidR="0015285C">
              <w:rPr>
                <w:rFonts w:cs="Arial"/>
              </w:rPr>
              <w:fldChar w:fldCharType="begin">
                <w:fldData xml:space="preserve">PEVuZE5vdGU+PENpdGU+PEF1dGhvcj5NYWhtb29kPC9BdXRob3I+PFllYXI+MjAxNDwvWWVhcj48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</w:fldData>
              </w:fldChar>
            </w:r>
            <w:r w:rsidR="0015285C">
              <w:rPr>
                <w:rFonts w:cs="Arial"/>
                <w:color w:val="auto"/>
              </w:rPr>
              <w:instrText xml:space="preserve"> ADDIN EN.CITE.DATA </w:instrText>
            </w:r>
            <w:r w:rsidR="0015285C">
              <w:rPr>
                <w:rFonts w:cs="Arial"/>
              </w:rPr>
            </w:r>
            <w:r w:rsidR="0015285C">
              <w:rPr>
                <w:rFonts w:cs="Arial"/>
              </w:rPr>
              <w:fldChar w:fldCharType="end"/>
            </w:r>
            <w:r w:rsidR="0015285C">
              <w:rPr>
                <w:rFonts w:cs="Arial"/>
              </w:rPr>
            </w:r>
            <w:r w:rsidR="0015285C">
              <w:rPr>
                <w:rFonts w:cs="Arial"/>
              </w:rPr>
              <w:fldChar w:fldCharType="separate"/>
            </w:r>
            <w:r w:rsidR="0015285C">
              <w:rPr>
                <w:rFonts w:cs="Arial"/>
                <w:noProof/>
                <w:color w:val="auto"/>
              </w:rPr>
              <w:t>[28]</w:t>
            </w:r>
            <w:r w:rsidR="0015285C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7D9F6C2F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110 trauma pts (47 BIS, 63 not)</w:t>
            </w:r>
          </w:p>
        </w:tc>
        <w:tc>
          <w:tcPr>
            <w:tcW w:w="1170" w:type="dxa"/>
          </w:tcPr>
          <w:p w14:paraId="68065044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msay</w:t>
            </w:r>
          </w:p>
        </w:tc>
        <w:tc>
          <w:tcPr>
            <w:tcW w:w="990" w:type="dxa"/>
          </w:tcPr>
          <w:p w14:paraId="55423105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675F715E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538D1A35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170" w:type="dxa"/>
          </w:tcPr>
          <w:p w14:paraId="67335525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375649E1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045D03A0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710" w:type="dxa"/>
          </w:tcPr>
          <w:p w14:paraId="7F60BE27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NR</w:t>
            </w:r>
          </w:p>
        </w:tc>
        <w:tc>
          <w:tcPr>
            <w:tcW w:w="3510" w:type="dxa"/>
          </w:tcPr>
          <w:p w14:paraId="3D6BE4BD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BIS monitoring associated with reduced midazolam and fentanyl doses, less agitation and need for tracheostomy, and shorter ICU length of stay</w:t>
            </w:r>
          </w:p>
        </w:tc>
      </w:tr>
      <w:tr w:rsidR="00184970" w:rsidRPr="00EF7D73" w14:paraId="30DA69D0" w14:textId="77777777" w:rsidTr="003C23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13F4712C" w14:textId="76BA92B8" w:rsidR="00184970" w:rsidRPr="00EF7D73" w:rsidRDefault="00184970" w:rsidP="0015285C">
            <w:pPr>
              <w:jc w:val="center"/>
              <w:rPr>
                <w:rFonts w:cs="Arial"/>
                <w:color w:val="auto"/>
              </w:rPr>
            </w:pPr>
            <w:proofErr w:type="spellStart"/>
            <w:r w:rsidRPr="00EF7D73">
              <w:rPr>
                <w:rFonts w:cs="Arial"/>
                <w:color w:val="auto"/>
              </w:rPr>
              <w:t>Prottengeier</w:t>
            </w:r>
            <w:proofErr w:type="spellEnd"/>
            <w:r w:rsidRPr="00EF7D73">
              <w:rPr>
                <w:rFonts w:cs="Arial"/>
                <w:color w:val="auto"/>
              </w:rPr>
              <w:t xml:space="preserve"> 2014</w:t>
            </w:r>
            <w:r w:rsidR="0015285C">
              <w:rPr>
                <w:rFonts w:cs="Arial"/>
                <w:color w:val="auto"/>
              </w:rPr>
              <w:t xml:space="preserve"> </w:t>
            </w:r>
            <w:r w:rsidR="0015285C">
              <w:rPr>
                <w:rFonts w:cs="Arial"/>
              </w:rPr>
              <w:fldChar w:fldCharType="begin">
                <w:fldData xml:space="preserve">PEVuZE5vdGU+PENpdGU+PEF1dGhvcj5Qcm90dGVuZ2VpZXI8L0F1dGhvcj48WWVhcj4yMDE0PC9Z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==
</w:fldData>
              </w:fldChar>
            </w:r>
            <w:r w:rsidR="0015285C">
              <w:rPr>
                <w:rFonts w:cs="Arial"/>
                <w:color w:val="auto"/>
              </w:rPr>
              <w:instrText xml:space="preserve"> ADDIN EN.CITE </w:instrText>
            </w:r>
            <w:r w:rsidR="0015285C">
              <w:rPr>
                <w:rFonts w:cs="Arial"/>
              </w:rPr>
              <w:fldChar w:fldCharType="begin">
                <w:fldData xml:space="preserve">PEVuZE5vdGU+PENpdGU+PEF1dGhvcj5Qcm90dGVuZ2VpZXI8L0F1dGhvcj48WWVhcj4yMDE0PC9Z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==
</w:fldData>
              </w:fldChar>
            </w:r>
            <w:r w:rsidR="0015285C">
              <w:rPr>
                <w:rFonts w:cs="Arial"/>
                <w:color w:val="auto"/>
              </w:rPr>
              <w:instrText xml:space="preserve"> ADDIN EN.CITE.DATA </w:instrText>
            </w:r>
            <w:r w:rsidR="0015285C">
              <w:rPr>
                <w:rFonts w:cs="Arial"/>
              </w:rPr>
            </w:r>
            <w:r w:rsidR="0015285C">
              <w:rPr>
                <w:rFonts w:cs="Arial"/>
              </w:rPr>
              <w:fldChar w:fldCharType="end"/>
            </w:r>
            <w:r w:rsidR="0015285C">
              <w:rPr>
                <w:rFonts w:cs="Arial"/>
              </w:rPr>
            </w:r>
            <w:r w:rsidR="0015285C">
              <w:rPr>
                <w:rFonts w:cs="Arial"/>
              </w:rPr>
              <w:fldChar w:fldCharType="separate"/>
            </w:r>
            <w:r w:rsidR="0015285C">
              <w:rPr>
                <w:rFonts w:cs="Arial"/>
                <w:noProof/>
                <w:color w:val="auto"/>
              </w:rPr>
              <w:t>[29]</w:t>
            </w:r>
            <w:r w:rsidR="0015285C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23A66CD8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30 mobile ICU pts</w:t>
            </w:r>
          </w:p>
        </w:tc>
        <w:tc>
          <w:tcPr>
            <w:tcW w:w="1170" w:type="dxa"/>
          </w:tcPr>
          <w:p w14:paraId="42AA555D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SS</w:t>
            </w:r>
          </w:p>
        </w:tc>
        <w:tc>
          <w:tcPr>
            <w:tcW w:w="990" w:type="dxa"/>
          </w:tcPr>
          <w:p w14:paraId="1B99A1C9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6FE05D0E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0D5ED567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170" w:type="dxa"/>
          </w:tcPr>
          <w:p w14:paraId="0A2D98E1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124E95A8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6BCFFE0F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710" w:type="dxa"/>
          </w:tcPr>
          <w:p w14:paraId="25526FD9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66</w:t>
            </w:r>
          </w:p>
        </w:tc>
        <w:tc>
          <w:tcPr>
            <w:tcW w:w="3510" w:type="dxa"/>
          </w:tcPr>
          <w:p w14:paraId="6699AEF9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184970" w:rsidRPr="00EF7D73" w14:paraId="09172960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461A24DB" w14:textId="5552F95F" w:rsidR="00184970" w:rsidRPr="00EF7D73" w:rsidRDefault="00184970" w:rsidP="0015285C">
            <w:pPr>
              <w:jc w:val="center"/>
              <w:rPr>
                <w:rFonts w:cs="Arial"/>
                <w:color w:val="auto"/>
              </w:rPr>
            </w:pPr>
            <w:r w:rsidRPr="00EF7D73">
              <w:rPr>
                <w:color w:val="auto"/>
              </w:rPr>
              <w:t>Yang 2014</w:t>
            </w:r>
            <w:r w:rsidR="0015285C">
              <w:rPr>
                <w:color w:val="auto"/>
              </w:rPr>
              <w:t xml:space="preserve"> </w:t>
            </w:r>
            <w:r w:rsidR="0015285C">
              <w:fldChar w:fldCharType="begin"/>
            </w:r>
            <w:r w:rsidR="0015285C">
              <w:rPr>
                <w:color w:val="auto"/>
              </w:rPr>
              <w:instrText xml:space="preserve"> ADDIN EN.CITE &lt;EndNote&gt;&lt;Cite&gt;&lt;Author&gt;Yang&lt;/Author&gt;&lt;Year&gt;2014&lt;/Year&gt;&lt;RecNum&gt;1955&lt;/RecNum&gt;&lt;DisplayText&gt;[30]&lt;/DisplayText&gt;&lt;record&gt;&lt;rec-number&gt;1955&lt;/rec-number&gt;&lt;foreign-keys&gt;&lt;key app="EN" db-id="v9razzrwmtv29zeet5tvadzm9d5dffdd0s55" timestamp="1507232815"&gt;1955&lt;/key&gt;&lt;/foreign-keys&gt;&lt;ref-type name="Journal Article"&gt;17&lt;/ref-type&gt;&lt;contributors&gt;&lt;authors&gt;&lt;author&gt;Yang, Katie S.&lt;/author&gt;&lt;author&gt;Habib, Ashraf S.&lt;/author&gt;&lt;author&gt;Lu, Minyi&lt;/author&gt;&lt;author&gt;Branch, M. S.&lt;/author&gt;&lt;author&gt;Muir, Holly&lt;/author&gt;&lt;author&gt;Manberg, Paul&lt;/author&gt;&lt;author&gt;Sigl, Jeffrey C.&lt;/author&gt;&lt;author&gt;Gan, Tong J.&lt;/author&gt;&lt;/authors&gt;&lt;/contributors&gt;&lt;auth-address&gt;From the *School of Medicine and the †Department of Anesthesiology, Duke University Medical Center, Durham, North Carolina; ‡Healthcare Economics &amp;amp; Outcomes Research, Covidien, Inc., Mansfield, Massachusetts; §Division of Gastroenterology, Duke University Medical Center, Durham, North Carolina; ‖Corolla Clin/Reg Consulting, Corolla, North Carolina; and ¶Advanced Research Group, Covidien, Mansfield, Massachusetts.&lt;/auth-address&gt;&lt;titles&gt;&lt;title&gt;A prospective evaluation of the incidence of adverse events in nurse-administered moderate sedation guided by sedation scores or Bispectral Index&lt;/title&gt;&lt;secondary-title&gt;Anesth. Analg.&lt;/secondary-title&gt;&lt;/titles&gt;&lt;periodical&gt;&lt;full-title&gt;Anesth. Analg.&lt;/full-title&gt;&lt;/periodical&gt;&lt;pages&gt;43-48&lt;/pages&gt;&lt;volume&gt;119&lt;/volume&gt;&lt;number&gt;1&lt;/number&gt;&lt;dates&gt;&lt;year&gt;2014&lt;/year&gt;&lt;pub-dates&gt;&lt;date&gt;2014/7&lt;/date&gt;&lt;/pub-dates&gt;&lt;/dates&gt;&lt;isbn&gt;0003-2999&lt;/isbn&gt;&lt;urls&gt;&lt;related-urls&gt;&lt;url&gt;http://dx.doi.org/10.1213/ANE.0b013e3182a125c3&lt;/url&gt;&lt;url&gt;https://www.ncbi.nlm.nih.gov/pubmed/24413547&lt;/url&gt;&lt;url&gt;http://Insights.ovid.com/pubmed?pmid=24413547&lt;/url&gt;&lt;/related-urls&gt;&lt;pdf-urls&gt;&lt;url&gt;All Papers/Y/Yang et al. 2014 - A prospective evaluation of the incidence of adverse ... stered moderate sedation guided by sedation scores or Bispectral Index.pdf&lt;/url&gt;&lt;/pdf-urls&gt;&lt;/urls&gt;&lt;electronic-resource-num&gt;10.1213/ANE.0b013e3182a125c3&lt;/electronic-resource-num&gt;&lt;/record&gt;&lt;/Cite&gt;&lt;/EndNote&gt;</w:instrText>
            </w:r>
            <w:r w:rsidR="0015285C">
              <w:fldChar w:fldCharType="separate"/>
            </w:r>
            <w:r w:rsidR="0015285C">
              <w:rPr>
                <w:noProof/>
                <w:color w:val="auto"/>
              </w:rPr>
              <w:t>[30]</w:t>
            </w:r>
            <w:r w:rsidR="0015285C">
              <w:fldChar w:fldCharType="end"/>
            </w:r>
          </w:p>
        </w:tc>
        <w:tc>
          <w:tcPr>
            <w:tcW w:w="1204" w:type="dxa"/>
          </w:tcPr>
          <w:p w14:paraId="7404CCA8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t>1766 procedural sedation pts</w:t>
            </w:r>
          </w:p>
        </w:tc>
        <w:tc>
          <w:tcPr>
            <w:tcW w:w="1170" w:type="dxa"/>
          </w:tcPr>
          <w:p w14:paraId="772C46D5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t>Ramsay</w:t>
            </w:r>
          </w:p>
        </w:tc>
        <w:tc>
          <w:tcPr>
            <w:tcW w:w="990" w:type="dxa"/>
          </w:tcPr>
          <w:p w14:paraId="78A658AE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t>High</w:t>
            </w:r>
          </w:p>
        </w:tc>
        <w:tc>
          <w:tcPr>
            <w:tcW w:w="1170" w:type="dxa"/>
          </w:tcPr>
          <w:p w14:paraId="20A4FC6E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440" w:type="dxa"/>
          </w:tcPr>
          <w:p w14:paraId="7474CD1E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170" w:type="dxa"/>
          </w:tcPr>
          <w:p w14:paraId="3FEDEAD7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25570629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16941462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710" w:type="dxa"/>
          </w:tcPr>
          <w:p w14:paraId="49DEC400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t>R=0.16</w:t>
            </w:r>
          </w:p>
        </w:tc>
        <w:tc>
          <w:tcPr>
            <w:tcW w:w="3510" w:type="dxa"/>
          </w:tcPr>
          <w:p w14:paraId="02120A06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184970" w:rsidRPr="00EF7D73" w14:paraId="675BCFB6" w14:textId="77777777" w:rsidTr="003C231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589B0D43" w14:textId="71241989" w:rsidR="00184970" w:rsidRPr="00EF7D73" w:rsidRDefault="00184970" w:rsidP="0015285C">
            <w:pPr>
              <w:jc w:val="center"/>
              <w:rPr>
                <w:rFonts w:cs="Arial"/>
                <w:color w:val="auto"/>
              </w:rPr>
            </w:pPr>
            <w:proofErr w:type="spellStart"/>
            <w:r w:rsidRPr="00EF7D73">
              <w:rPr>
                <w:rFonts w:cs="Arial"/>
                <w:color w:val="auto"/>
              </w:rPr>
              <w:t>Paliwal</w:t>
            </w:r>
            <w:proofErr w:type="spellEnd"/>
            <w:r w:rsidRPr="00EF7D73">
              <w:rPr>
                <w:rFonts w:cs="Arial"/>
                <w:color w:val="auto"/>
              </w:rPr>
              <w:t xml:space="preserve"> 2015</w:t>
            </w:r>
            <w:r w:rsidR="0015285C">
              <w:rPr>
                <w:rFonts w:cs="Arial"/>
                <w:color w:val="auto"/>
              </w:rPr>
              <w:t xml:space="preserve"> </w:t>
            </w:r>
            <w:r w:rsidR="0015285C">
              <w:rPr>
                <w:rFonts w:cs="Arial"/>
              </w:rPr>
              <w:fldChar w:fldCharType="begin">
                <w:fldData xml:space="preserve">PEVuZE5vdGU+PENpdGU+PEF1dGhvcj5QYWxpd2FsPC9BdXRob3I+PFllYXI+MjAxNTwvWWVhcj48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</w:fldData>
              </w:fldChar>
            </w:r>
            <w:r w:rsidR="0015285C">
              <w:rPr>
                <w:rFonts w:cs="Arial"/>
                <w:color w:val="auto"/>
              </w:rPr>
              <w:instrText xml:space="preserve"> ADDIN EN.CITE </w:instrText>
            </w:r>
            <w:r w:rsidR="0015285C">
              <w:rPr>
                <w:rFonts w:cs="Arial"/>
              </w:rPr>
              <w:fldChar w:fldCharType="begin">
                <w:fldData xml:space="preserve">PEVuZE5vdGU+PENpdGU+PEF1dGhvcj5QYWxpd2FsPC9BdXRob3I+PFllYXI+MjAxNTwvWWVhcj48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</w:fldData>
              </w:fldChar>
            </w:r>
            <w:r w:rsidR="0015285C">
              <w:rPr>
                <w:rFonts w:cs="Arial"/>
                <w:color w:val="auto"/>
              </w:rPr>
              <w:instrText xml:space="preserve"> ADDIN EN.CITE.DATA </w:instrText>
            </w:r>
            <w:r w:rsidR="0015285C">
              <w:rPr>
                <w:rFonts w:cs="Arial"/>
              </w:rPr>
            </w:r>
            <w:r w:rsidR="0015285C">
              <w:rPr>
                <w:rFonts w:cs="Arial"/>
              </w:rPr>
              <w:fldChar w:fldCharType="end"/>
            </w:r>
            <w:r w:rsidR="0015285C">
              <w:rPr>
                <w:rFonts w:cs="Arial"/>
              </w:rPr>
            </w:r>
            <w:r w:rsidR="0015285C">
              <w:rPr>
                <w:rFonts w:cs="Arial"/>
              </w:rPr>
              <w:fldChar w:fldCharType="separate"/>
            </w:r>
            <w:r w:rsidR="0015285C">
              <w:rPr>
                <w:rFonts w:cs="Arial"/>
                <w:noProof/>
                <w:color w:val="auto"/>
              </w:rPr>
              <w:t>[31]</w:t>
            </w:r>
            <w:r w:rsidR="0015285C">
              <w:rPr>
                <w:rFonts w:cs="Arial"/>
              </w:rPr>
              <w:fldChar w:fldCharType="end"/>
            </w:r>
            <w:r w:rsidR="0015285C">
              <w:rPr>
                <w:rFonts w:cs="Arial"/>
                <w:color w:val="auto"/>
              </w:rPr>
              <w:t xml:space="preserve"> </w:t>
            </w:r>
          </w:p>
        </w:tc>
        <w:tc>
          <w:tcPr>
            <w:tcW w:w="1204" w:type="dxa"/>
          </w:tcPr>
          <w:p w14:paraId="4F589574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60 intubated pts</w:t>
            </w:r>
          </w:p>
        </w:tc>
        <w:tc>
          <w:tcPr>
            <w:tcW w:w="1170" w:type="dxa"/>
          </w:tcPr>
          <w:p w14:paraId="146A50B2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msay</w:t>
            </w:r>
          </w:p>
        </w:tc>
        <w:tc>
          <w:tcPr>
            <w:tcW w:w="990" w:type="dxa"/>
          </w:tcPr>
          <w:p w14:paraId="4DA67010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High</w:t>
            </w:r>
          </w:p>
        </w:tc>
        <w:tc>
          <w:tcPr>
            <w:tcW w:w="1170" w:type="dxa"/>
          </w:tcPr>
          <w:p w14:paraId="052606E2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440" w:type="dxa"/>
          </w:tcPr>
          <w:p w14:paraId="1EE2C340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1</w:t>
            </w:r>
          </w:p>
        </w:tc>
        <w:tc>
          <w:tcPr>
            <w:tcW w:w="1170" w:type="dxa"/>
          </w:tcPr>
          <w:p w14:paraId="7C693C19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6C3380B8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0EDDF394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3</w:t>
            </w:r>
          </w:p>
        </w:tc>
        <w:tc>
          <w:tcPr>
            <w:tcW w:w="1710" w:type="dxa"/>
          </w:tcPr>
          <w:p w14:paraId="73D63B6C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86</w:t>
            </w:r>
          </w:p>
        </w:tc>
        <w:tc>
          <w:tcPr>
            <w:tcW w:w="3510" w:type="dxa"/>
          </w:tcPr>
          <w:p w14:paraId="7CB28316" w14:textId="77777777" w:rsidR="00184970" w:rsidRPr="00EF7D73" w:rsidRDefault="00184970" w:rsidP="00184970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  <w:tr w:rsidR="00184970" w:rsidRPr="00EF7D73" w14:paraId="65DDEB70" w14:textId="77777777" w:rsidTr="003C23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65" w:type="dxa"/>
          </w:tcPr>
          <w:p w14:paraId="483C6889" w14:textId="0BA2BACE" w:rsidR="00184970" w:rsidRPr="00EF7D73" w:rsidRDefault="00184970" w:rsidP="0015285C">
            <w:pPr>
              <w:jc w:val="center"/>
              <w:rPr>
                <w:rFonts w:cs="Arial"/>
                <w:color w:val="auto"/>
              </w:rPr>
            </w:pPr>
            <w:r w:rsidRPr="00EF7D73">
              <w:rPr>
                <w:rFonts w:cs="Arial"/>
                <w:color w:val="auto"/>
              </w:rPr>
              <w:t>Wang 2017</w:t>
            </w:r>
            <w:r w:rsidR="0015285C">
              <w:rPr>
                <w:rFonts w:cs="Arial"/>
                <w:color w:val="auto"/>
              </w:rPr>
              <w:t xml:space="preserve"> </w:t>
            </w:r>
            <w:r w:rsidR="0015285C">
              <w:rPr>
                <w:rFonts w:cs="Arial"/>
              </w:rPr>
              <w:fldChar w:fldCharType="begin">
                <w:fldData xml:space="preserve">PEVuZE5vdGU+PENpdGU+PEF1dGhvcj5XYW5nPC9BdXRob3I+PFllYXI+MjAxNzwvWWVhcj48UmVj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</w:fldData>
              </w:fldChar>
            </w:r>
            <w:r w:rsidR="0015285C">
              <w:rPr>
                <w:rFonts w:cs="Arial"/>
                <w:color w:val="auto"/>
              </w:rPr>
              <w:instrText xml:space="preserve"> ADDIN EN.CITE </w:instrText>
            </w:r>
            <w:r w:rsidR="0015285C">
              <w:rPr>
                <w:rFonts w:cs="Arial"/>
              </w:rPr>
              <w:fldChar w:fldCharType="begin">
                <w:fldData xml:space="preserve">PEVuZE5vdGU+PENpdGU+PEF1dGhvcj5XYW5nPC9BdXRob3I+PFllYXI+MjAxNzwvWWVhcj48UmVj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</w:fldData>
              </w:fldChar>
            </w:r>
            <w:r w:rsidR="0015285C">
              <w:rPr>
                <w:rFonts w:cs="Arial"/>
                <w:color w:val="auto"/>
              </w:rPr>
              <w:instrText xml:space="preserve"> ADDIN EN.CITE.DATA </w:instrText>
            </w:r>
            <w:r w:rsidR="0015285C">
              <w:rPr>
                <w:rFonts w:cs="Arial"/>
              </w:rPr>
            </w:r>
            <w:r w:rsidR="0015285C">
              <w:rPr>
                <w:rFonts w:cs="Arial"/>
              </w:rPr>
              <w:fldChar w:fldCharType="end"/>
            </w:r>
            <w:r w:rsidR="0015285C">
              <w:rPr>
                <w:rFonts w:cs="Arial"/>
              </w:rPr>
            </w:r>
            <w:r w:rsidR="0015285C">
              <w:rPr>
                <w:rFonts w:cs="Arial"/>
              </w:rPr>
              <w:fldChar w:fldCharType="separate"/>
            </w:r>
            <w:r w:rsidR="0015285C">
              <w:rPr>
                <w:rFonts w:cs="Arial"/>
                <w:noProof/>
                <w:color w:val="auto"/>
              </w:rPr>
              <w:t>[32]</w:t>
            </w:r>
            <w:r w:rsidR="0015285C">
              <w:rPr>
                <w:rFonts w:cs="Arial"/>
              </w:rPr>
              <w:fldChar w:fldCharType="end"/>
            </w:r>
          </w:p>
        </w:tc>
        <w:tc>
          <w:tcPr>
            <w:tcW w:w="1204" w:type="dxa"/>
          </w:tcPr>
          <w:p w14:paraId="50832D6E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90 med/</w:t>
            </w:r>
            <w:proofErr w:type="spellStart"/>
            <w:r w:rsidRPr="00EF7D73">
              <w:rPr>
                <w:rFonts w:eastAsia="Times New Roman" w:cs="Arial"/>
              </w:rPr>
              <w:t>surg</w:t>
            </w:r>
            <w:proofErr w:type="spellEnd"/>
          </w:p>
        </w:tc>
        <w:tc>
          <w:tcPr>
            <w:tcW w:w="1170" w:type="dxa"/>
          </w:tcPr>
          <w:p w14:paraId="5372B0BF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ASS</w:t>
            </w:r>
          </w:p>
        </w:tc>
        <w:tc>
          <w:tcPr>
            <w:tcW w:w="990" w:type="dxa"/>
          </w:tcPr>
          <w:p w14:paraId="71F37CC8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Low</w:t>
            </w:r>
          </w:p>
        </w:tc>
        <w:tc>
          <w:tcPr>
            <w:tcW w:w="1170" w:type="dxa"/>
          </w:tcPr>
          <w:p w14:paraId="2506E5FD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4</w:t>
            </w:r>
          </w:p>
        </w:tc>
        <w:tc>
          <w:tcPr>
            <w:tcW w:w="1440" w:type="dxa"/>
          </w:tcPr>
          <w:p w14:paraId="14B1F2F4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1170" w:type="dxa"/>
          </w:tcPr>
          <w:p w14:paraId="09C23E87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1080" w:type="dxa"/>
          </w:tcPr>
          <w:p w14:paraId="7BE58A3F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0</w:t>
            </w:r>
          </w:p>
        </w:tc>
        <w:tc>
          <w:tcPr>
            <w:tcW w:w="810" w:type="dxa"/>
          </w:tcPr>
          <w:p w14:paraId="2FF57E7C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24"/>
                <w:szCs w:val="24"/>
              </w:rPr>
            </w:pPr>
            <w:r w:rsidRPr="00EF7D73">
              <w:rPr>
                <w:b/>
                <w:sz w:val="24"/>
                <w:szCs w:val="24"/>
              </w:rPr>
              <w:t>6</w:t>
            </w:r>
          </w:p>
        </w:tc>
        <w:tc>
          <w:tcPr>
            <w:tcW w:w="1710" w:type="dxa"/>
          </w:tcPr>
          <w:p w14:paraId="78022E97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  <w:r w:rsidRPr="00EF7D73">
              <w:rPr>
                <w:rFonts w:eastAsia="Times New Roman" w:cs="Arial"/>
              </w:rPr>
              <w:t>R=0.67</w:t>
            </w:r>
          </w:p>
        </w:tc>
        <w:tc>
          <w:tcPr>
            <w:tcW w:w="3510" w:type="dxa"/>
          </w:tcPr>
          <w:p w14:paraId="06C24501" w14:textId="77777777" w:rsidR="00184970" w:rsidRPr="00EF7D73" w:rsidRDefault="00184970" w:rsidP="0018497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</w:rPr>
            </w:pPr>
          </w:p>
        </w:tc>
      </w:tr>
    </w:tbl>
    <w:p w14:paraId="030EF9D0" w14:textId="0C81FF81" w:rsidR="00EF7D73" w:rsidRPr="00EF7D73" w:rsidRDefault="00EF7D73" w:rsidP="000D51F9">
      <w:pPr>
        <w:spacing w:after="0" w:line="240" w:lineRule="auto"/>
        <w:rPr>
          <w:rFonts w:eastAsiaTheme="minorHAnsi"/>
          <w:sz w:val="20"/>
          <w:szCs w:val="20"/>
          <w:vertAlign w:val="superscript"/>
        </w:rPr>
      </w:pPr>
      <w:r w:rsidRPr="00EF7D73">
        <w:rPr>
          <w:rFonts w:eastAsiaTheme="minorHAnsi"/>
          <w:b/>
          <w:sz w:val="20"/>
          <w:szCs w:val="20"/>
        </w:rPr>
        <w:t xml:space="preserve">ATICE: </w:t>
      </w:r>
      <w:r w:rsidRPr="00EF7D73">
        <w:rPr>
          <w:rFonts w:eastAsiaTheme="minorHAnsi"/>
          <w:sz w:val="20"/>
          <w:szCs w:val="20"/>
        </w:rPr>
        <w:t xml:space="preserve"> </w:t>
      </w:r>
      <w:r w:rsidRPr="00EF7D73">
        <w:rPr>
          <w:rFonts w:eastAsiaTheme="minorHAnsi" w:cs="Arial"/>
          <w:sz w:val="20"/>
          <w:szCs w:val="20"/>
          <w:lang w:val="en-CA"/>
        </w:rPr>
        <w:t xml:space="preserve">Adaptation to the Intensive Care Environment (De </w:t>
      </w:r>
      <w:proofErr w:type="spellStart"/>
      <w:r w:rsidRPr="00EF7D73">
        <w:rPr>
          <w:rFonts w:eastAsiaTheme="minorHAnsi" w:cs="Arial"/>
          <w:sz w:val="20"/>
          <w:szCs w:val="20"/>
          <w:lang w:val="en-CA"/>
        </w:rPr>
        <w:t>Jonghe</w:t>
      </w:r>
      <w:proofErr w:type="spellEnd"/>
      <w:r w:rsidRPr="00EF7D73">
        <w:rPr>
          <w:rFonts w:eastAsiaTheme="minorHAnsi" w:cs="Arial"/>
          <w:sz w:val="20"/>
          <w:szCs w:val="20"/>
          <w:lang w:val="en-CA"/>
        </w:rPr>
        <w:t xml:space="preserve"> B. </w:t>
      </w:r>
      <w:proofErr w:type="spellStart"/>
      <w:r w:rsidRPr="00EF7D73">
        <w:rPr>
          <w:rFonts w:eastAsiaTheme="minorHAnsi" w:cs="Arial"/>
          <w:sz w:val="20"/>
          <w:szCs w:val="20"/>
          <w:lang w:val="en-CA"/>
        </w:rPr>
        <w:t>Crit</w:t>
      </w:r>
      <w:proofErr w:type="spellEnd"/>
      <w:r w:rsidRPr="00EF7D73">
        <w:rPr>
          <w:rFonts w:eastAsiaTheme="minorHAnsi" w:cs="Arial"/>
          <w:sz w:val="20"/>
          <w:szCs w:val="20"/>
          <w:lang w:val="en-CA"/>
        </w:rPr>
        <w:t xml:space="preserve"> Care Med 2003;31(9):2344-54); </w:t>
      </w:r>
      <w:r w:rsidRPr="00EF7D73">
        <w:rPr>
          <w:rFonts w:eastAsiaTheme="minorHAnsi"/>
          <w:b/>
          <w:sz w:val="20"/>
          <w:szCs w:val="20"/>
        </w:rPr>
        <w:t xml:space="preserve">Neuro: </w:t>
      </w:r>
      <w:r w:rsidRPr="00EF7D73">
        <w:rPr>
          <w:rFonts w:eastAsiaTheme="minorHAnsi"/>
          <w:sz w:val="20"/>
          <w:szCs w:val="20"/>
        </w:rPr>
        <w:t xml:space="preserve">Neurological; </w:t>
      </w:r>
      <w:proofErr w:type="spellStart"/>
      <w:r w:rsidRPr="00EF7D73">
        <w:rPr>
          <w:rFonts w:eastAsiaTheme="minorHAnsi"/>
          <w:b/>
          <w:sz w:val="20"/>
          <w:szCs w:val="20"/>
        </w:rPr>
        <w:t>Dexmed</w:t>
      </w:r>
      <w:proofErr w:type="spellEnd"/>
      <w:r w:rsidRPr="00EF7D73">
        <w:rPr>
          <w:rFonts w:eastAsiaTheme="minorHAnsi"/>
          <w:sz w:val="20"/>
          <w:szCs w:val="20"/>
        </w:rPr>
        <w:t xml:space="preserve">: dexmedetomidine; </w:t>
      </w:r>
      <w:r w:rsidRPr="00EF7D73">
        <w:rPr>
          <w:rFonts w:eastAsiaTheme="minorHAnsi"/>
          <w:b/>
          <w:sz w:val="20"/>
          <w:szCs w:val="20"/>
        </w:rPr>
        <w:t>OAA/S</w:t>
      </w:r>
      <w:r w:rsidRPr="00EF7D73">
        <w:rPr>
          <w:rFonts w:eastAsiaTheme="minorHAnsi"/>
          <w:sz w:val="20"/>
          <w:szCs w:val="20"/>
        </w:rPr>
        <w:t>: Observer's assessment of al</w:t>
      </w:r>
      <w:r w:rsidR="00B87FC8">
        <w:rPr>
          <w:rFonts w:eastAsiaTheme="minorHAnsi"/>
          <w:sz w:val="20"/>
          <w:szCs w:val="20"/>
        </w:rPr>
        <w:t>ertness/sedation (OAA/S) scale</w:t>
      </w:r>
      <w:r w:rsidRPr="00EF7D73">
        <w:rPr>
          <w:rFonts w:eastAsiaTheme="minorHAnsi"/>
          <w:sz w:val="20"/>
          <w:szCs w:val="20"/>
        </w:rPr>
        <w:t xml:space="preserve">; </w:t>
      </w:r>
      <w:proofErr w:type="spellStart"/>
      <w:proofErr w:type="gramStart"/>
      <w:r w:rsidRPr="00EF7D73">
        <w:rPr>
          <w:rFonts w:eastAsiaTheme="minorHAnsi"/>
          <w:b/>
          <w:sz w:val="20"/>
          <w:szCs w:val="20"/>
        </w:rPr>
        <w:t>SAS</w:t>
      </w:r>
      <w:r w:rsidRPr="00EF7D73">
        <w:rPr>
          <w:rFonts w:eastAsiaTheme="minorHAnsi"/>
          <w:sz w:val="20"/>
          <w:szCs w:val="20"/>
        </w:rPr>
        <w:t>:Sedation</w:t>
      </w:r>
      <w:proofErr w:type="gramEnd"/>
      <w:r w:rsidRPr="00EF7D73">
        <w:rPr>
          <w:rFonts w:eastAsiaTheme="minorHAnsi"/>
          <w:sz w:val="20"/>
          <w:szCs w:val="20"/>
        </w:rPr>
        <w:t>-Agitation</w:t>
      </w:r>
      <w:proofErr w:type="spellEnd"/>
      <w:r w:rsidRPr="00EF7D73">
        <w:rPr>
          <w:rFonts w:eastAsiaTheme="minorHAnsi"/>
          <w:sz w:val="20"/>
          <w:szCs w:val="20"/>
        </w:rPr>
        <w:t xml:space="preserve"> Scale</w:t>
      </w:r>
    </w:p>
    <w:p w14:paraId="1A7BA5ED" w14:textId="77777777" w:rsidR="000D51F9" w:rsidRDefault="000D51F9" w:rsidP="00E75477">
      <w:pPr>
        <w:rPr>
          <w:rFonts w:ascii="Times New Roman" w:eastAsia="Times New Roman" w:hAnsi="Times New Roman" w:cs="Times New Roman"/>
          <w:b/>
          <w:color w:val="000000"/>
        </w:rPr>
      </w:pPr>
    </w:p>
    <w:p w14:paraId="52408660" w14:textId="77777777" w:rsidR="000D51F9" w:rsidRDefault="000D51F9" w:rsidP="00C9780D">
      <w:pPr>
        <w:pStyle w:val="NormalWeb"/>
        <w:spacing w:before="0" w:beforeAutospacing="0" w:after="0" w:afterAutospacing="0" w:line="240" w:lineRule="exact"/>
        <w:rPr>
          <w:b/>
          <w:sz w:val="22"/>
          <w:szCs w:val="22"/>
        </w:rPr>
      </w:pPr>
    </w:p>
    <w:p w14:paraId="106FF9C7" w14:textId="77777777" w:rsidR="000D51F9" w:rsidRDefault="000D51F9" w:rsidP="00C9780D">
      <w:pPr>
        <w:pStyle w:val="NormalWeb"/>
        <w:spacing w:before="0" w:beforeAutospacing="0" w:after="0" w:afterAutospacing="0" w:line="240" w:lineRule="exact"/>
        <w:rPr>
          <w:b/>
          <w:sz w:val="22"/>
          <w:szCs w:val="22"/>
        </w:rPr>
      </w:pPr>
      <w:r w:rsidRPr="000D51F9">
        <w:rPr>
          <w:b/>
          <w:sz w:val="22"/>
          <w:szCs w:val="22"/>
        </w:rPr>
        <w:lastRenderedPageBreak/>
        <w:t>References</w:t>
      </w:r>
    </w:p>
    <w:p w14:paraId="764D45A0" w14:textId="32CE0629" w:rsidR="003C2319" w:rsidRPr="000D51F9" w:rsidRDefault="000D51F9" w:rsidP="00C9780D">
      <w:pPr>
        <w:pStyle w:val="NormalWeb"/>
        <w:spacing w:before="0" w:beforeAutospacing="0" w:after="0" w:afterAutospacing="0" w:line="240" w:lineRule="exact"/>
        <w:rPr>
          <w:b/>
          <w:sz w:val="22"/>
          <w:szCs w:val="22"/>
        </w:rPr>
      </w:pPr>
      <w:r w:rsidRPr="000D51F9">
        <w:rPr>
          <w:b/>
          <w:sz w:val="22"/>
          <w:szCs w:val="22"/>
        </w:rPr>
        <w:t xml:space="preserve"> </w:t>
      </w:r>
    </w:p>
    <w:p w14:paraId="17EF11E6" w14:textId="77777777" w:rsidR="0015285C" w:rsidRPr="0015285C" w:rsidRDefault="003C2319" w:rsidP="0015285C">
      <w:pPr>
        <w:pStyle w:val="EndNoteBibliography"/>
        <w:ind w:left="720" w:hanging="720"/>
        <w:rPr>
          <w:noProof/>
        </w:rPr>
      </w:pPr>
      <w:r w:rsidRPr="0015285C">
        <w:rPr>
          <w:sz w:val="22"/>
          <w:szCs w:val="22"/>
        </w:rPr>
        <w:fldChar w:fldCharType="begin"/>
      </w:r>
      <w:r w:rsidRPr="0015285C">
        <w:rPr>
          <w:sz w:val="22"/>
          <w:szCs w:val="22"/>
        </w:rPr>
        <w:instrText xml:space="preserve"> ADDIN EN.REFLIST </w:instrText>
      </w:r>
      <w:r w:rsidRPr="0015285C">
        <w:rPr>
          <w:sz w:val="22"/>
          <w:szCs w:val="22"/>
        </w:rPr>
        <w:fldChar w:fldCharType="separate"/>
      </w:r>
      <w:r w:rsidR="0015285C" w:rsidRPr="0015285C">
        <w:rPr>
          <w:noProof/>
        </w:rPr>
        <w:t>1.</w:t>
      </w:r>
      <w:r w:rsidR="0015285C" w:rsidRPr="0015285C">
        <w:rPr>
          <w:noProof/>
        </w:rPr>
        <w:tab/>
        <w:t xml:space="preserve">De Deyne C, Struys M, Decruyenaere J, Creupelandt J, Hoste E, Colardyn F: Use of continuous bispectral EEG monitoring to assess depth of sedation in ICU patients. </w:t>
      </w:r>
      <w:r w:rsidR="0015285C" w:rsidRPr="0015285C">
        <w:rPr>
          <w:i/>
          <w:noProof/>
        </w:rPr>
        <w:t xml:space="preserve">Intensive Care Med </w:t>
      </w:r>
      <w:r w:rsidR="0015285C" w:rsidRPr="0015285C">
        <w:rPr>
          <w:noProof/>
        </w:rPr>
        <w:t>1998, 24(12):1294-1298.</w:t>
      </w:r>
    </w:p>
    <w:p w14:paraId="32A851F9" w14:textId="232C846F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2.</w:t>
      </w:r>
      <w:r w:rsidRPr="0015285C">
        <w:rPr>
          <w:noProof/>
        </w:rPr>
        <w:tab/>
        <w:t xml:space="preserve">Simmons LE, Riker RR, Prato BS, Fraser GL: Assessing sedation during intensive care unit mechanical ventilation with the Bispectral Index and the Sedation-Agitation Scale. </w:t>
      </w:r>
      <w:r w:rsidRPr="0015285C">
        <w:rPr>
          <w:i/>
          <w:noProof/>
        </w:rPr>
        <w:t xml:space="preserve">Crit Care Med </w:t>
      </w:r>
      <w:r w:rsidRPr="0015285C">
        <w:rPr>
          <w:noProof/>
        </w:rPr>
        <w:t>1999, 27(8):1499-1504.</w:t>
      </w:r>
    </w:p>
    <w:p w14:paraId="0C0DB272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3.</w:t>
      </w:r>
      <w:r w:rsidRPr="0015285C">
        <w:rPr>
          <w:noProof/>
        </w:rPr>
        <w:tab/>
        <w:t xml:space="preserve">Riker RR, Fraser GL, Simmons LE, Wilkins ML: Validating the Sedation-Agitation Scale with the Bispectral Index and Visual Analog Scale in adult ICU patients after cardiac surgery. </w:t>
      </w:r>
      <w:r w:rsidRPr="0015285C">
        <w:rPr>
          <w:i/>
          <w:noProof/>
        </w:rPr>
        <w:t xml:space="preserve">Intensive Care Med </w:t>
      </w:r>
      <w:r w:rsidRPr="0015285C">
        <w:rPr>
          <w:noProof/>
        </w:rPr>
        <w:t>2001, 27(5):853-858.</w:t>
      </w:r>
    </w:p>
    <w:p w14:paraId="24808B62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4.</w:t>
      </w:r>
      <w:r w:rsidRPr="0015285C">
        <w:rPr>
          <w:noProof/>
        </w:rPr>
        <w:tab/>
        <w:t xml:space="preserve">Walder B, Suter PM, Romand JA: Evaluation of two processed EEG analyzers for assessment of sedation after coronary artery bypass grafting. </w:t>
      </w:r>
      <w:r w:rsidRPr="0015285C">
        <w:rPr>
          <w:i/>
          <w:noProof/>
        </w:rPr>
        <w:t xml:space="preserve">Intensive Care Med </w:t>
      </w:r>
      <w:r w:rsidRPr="0015285C">
        <w:rPr>
          <w:noProof/>
        </w:rPr>
        <w:t>2001, 27(1):107-114.</w:t>
      </w:r>
    </w:p>
    <w:p w14:paraId="42B6391B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5.</w:t>
      </w:r>
      <w:r w:rsidRPr="0015285C">
        <w:rPr>
          <w:noProof/>
        </w:rPr>
        <w:tab/>
        <w:t xml:space="preserve">Frenzel D, Greim C-A, Sommer C, Bauerle K, Roewer N: Is the bispectral index appropriate for monitoring the sedation level of mechanically ventilated surgical ICU patients? </w:t>
      </w:r>
      <w:r w:rsidRPr="0015285C">
        <w:rPr>
          <w:i/>
          <w:noProof/>
        </w:rPr>
        <w:t xml:space="preserve">Intensive Care Med </w:t>
      </w:r>
      <w:r w:rsidRPr="0015285C">
        <w:rPr>
          <w:noProof/>
        </w:rPr>
        <w:t>2002, 28(2):178-183.</w:t>
      </w:r>
    </w:p>
    <w:p w14:paraId="61F8C947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6.</w:t>
      </w:r>
      <w:r w:rsidRPr="0015285C">
        <w:rPr>
          <w:noProof/>
        </w:rPr>
        <w:tab/>
        <w:t xml:space="preserve">Mondello E, Siliotti R, Noto G, Cuzzocrea E, Scollo G, Trimarchi G, Venuti FS: Bispectral Index in ICU: correlation with Ramsay Score on assessment of sedation level. </w:t>
      </w:r>
      <w:r w:rsidRPr="0015285C">
        <w:rPr>
          <w:i/>
          <w:noProof/>
        </w:rPr>
        <w:t xml:space="preserve">J Clin Monit Comput </w:t>
      </w:r>
      <w:r w:rsidRPr="0015285C">
        <w:rPr>
          <w:noProof/>
        </w:rPr>
        <w:t>2002, 17(5):271-277.</w:t>
      </w:r>
    </w:p>
    <w:p w14:paraId="6011DC17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7.</w:t>
      </w:r>
      <w:r w:rsidRPr="0015285C">
        <w:rPr>
          <w:noProof/>
        </w:rPr>
        <w:tab/>
        <w:t xml:space="preserve">Nasraway Sa SA, Jr., Wu EC, Kelleher RM, Yasuda CM, Donnelly AM: How reliable is the Bispectral Index in critically ill patients? A prospective, comparative, single-blinded observer study. </w:t>
      </w:r>
      <w:r w:rsidRPr="0015285C">
        <w:rPr>
          <w:i/>
          <w:noProof/>
        </w:rPr>
        <w:t xml:space="preserve">Crit Care Med </w:t>
      </w:r>
      <w:r w:rsidRPr="0015285C">
        <w:rPr>
          <w:noProof/>
        </w:rPr>
        <w:t>2002, 30(7):1483-1487.</w:t>
      </w:r>
    </w:p>
    <w:p w14:paraId="34183164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8.</w:t>
      </w:r>
      <w:r w:rsidRPr="0015285C">
        <w:rPr>
          <w:noProof/>
        </w:rPr>
        <w:tab/>
        <w:t xml:space="preserve">Riess ML, Graefe UA, Goeters C, Van Aken H, Bone HG: Sedation assessment in critically ill patients with bispectral index. </w:t>
      </w:r>
      <w:r w:rsidRPr="0015285C">
        <w:rPr>
          <w:i/>
          <w:noProof/>
        </w:rPr>
        <w:t xml:space="preserve">Eur J Anaesthesiol </w:t>
      </w:r>
      <w:r w:rsidRPr="0015285C">
        <w:rPr>
          <w:noProof/>
        </w:rPr>
        <w:t>2002, 19(1):18-22.</w:t>
      </w:r>
    </w:p>
    <w:p w14:paraId="1D06C121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9.</w:t>
      </w:r>
      <w:r w:rsidRPr="0015285C">
        <w:rPr>
          <w:noProof/>
        </w:rPr>
        <w:tab/>
        <w:t xml:space="preserve">de Wit M, Epstein SK: Administration of sedatives and level of sedation: comparative evaluation via the Sedation-Agitation Scale and the Bispectral Index. </w:t>
      </w:r>
      <w:r w:rsidRPr="0015285C">
        <w:rPr>
          <w:i/>
          <w:noProof/>
        </w:rPr>
        <w:t xml:space="preserve">Am J Crit Care </w:t>
      </w:r>
      <w:r w:rsidRPr="0015285C">
        <w:rPr>
          <w:noProof/>
        </w:rPr>
        <w:t>2003, 12(4):343-348.</w:t>
      </w:r>
    </w:p>
    <w:p w14:paraId="3D550CC5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10.</w:t>
      </w:r>
      <w:r w:rsidRPr="0015285C">
        <w:rPr>
          <w:noProof/>
        </w:rPr>
        <w:tab/>
        <w:t>Ely EW, Truman B, Shintani A, Thomason JW, Wheeler AP, Gordon S, Francis J, Speroff T, Gautam S, Margolin R</w:t>
      </w:r>
      <w:r w:rsidRPr="0015285C">
        <w:rPr>
          <w:i/>
          <w:noProof/>
        </w:rPr>
        <w:t xml:space="preserve"> et al</w:t>
      </w:r>
      <w:r w:rsidRPr="0015285C">
        <w:rPr>
          <w:noProof/>
        </w:rPr>
        <w:t xml:space="preserve">: Monitoring sedation status over time in ICU patients: reliability and validity of the Richmond Agitation-Sedation Scale (RASS). </w:t>
      </w:r>
      <w:r w:rsidRPr="0015285C">
        <w:rPr>
          <w:i/>
          <w:noProof/>
        </w:rPr>
        <w:t xml:space="preserve">JAMA </w:t>
      </w:r>
      <w:r w:rsidRPr="0015285C">
        <w:rPr>
          <w:noProof/>
        </w:rPr>
        <w:t>2003, 289(22):2983-2991.</w:t>
      </w:r>
    </w:p>
    <w:p w14:paraId="77D297C1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11.</w:t>
      </w:r>
      <w:r w:rsidRPr="0015285C">
        <w:rPr>
          <w:noProof/>
        </w:rPr>
        <w:tab/>
        <w:t xml:space="preserve">Doi M, Morita K, Mantzaridis H, Sato S, Kenny GNC: Prediction of responses to various stimuli during sedation: a comparison of three EEG variables. </w:t>
      </w:r>
      <w:r w:rsidRPr="0015285C">
        <w:rPr>
          <w:i/>
          <w:noProof/>
        </w:rPr>
        <w:t xml:space="preserve">Intensive Care Med </w:t>
      </w:r>
      <w:r w:rsidRPr="0015285C">
        <w:rPr>
          <w:noProof/>
        </w:rPr>
        <w:t>2005, 31(1):41-47.</w:t>
      </w:r>
    </w:p>
    <w:p w14:paraId="66779F78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12.</w:t>
      </w:r>
      <w:r w:rsidRPr="0015285C">
        <w:rPr>
          <w:noProof/>
        </w:rPr>
        <w:tab/>
        <w:t xml:space="preserve">Tonner PH, Wei C, Bein B, Weiler N, Paris A, Scholz J: Comparison of two bispectral index algorithms in monitoring sedation in postoperative intensive care patients. </w:t>
      </w:r>
      <w:r w:rsidRPr="0015285C">
        <w:rPr>
          <w:i/>
          <w:noProof/>
        </w:rPr>
        <w:t xml:space="preserve">Crit Care Med </w:t>
      </w:r>
      <w:r w:rsidRPr="0015285C">
        <w:rPr>
          <w:noProof/>
        </w:rPr>
        <w:t>2005, 33(3):580-584.</w:t>
      </w:r>
    </w:p>
    <w:p w14:paraId="6C5D57BB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13.</w:t>
      </w:r>
      <w:r w:rsidRPr="0015285C">
        <w:rPr>
          <w:noProof/>
        </w:rPr>
        <w:tab/>
        <w:t xml:space="preserve">Chisholm CJ, Zurica J, Mironov D, Sciacca RR, Ornstein E, Heyer EJ: Comparison of electrophysiologic monitors with clinical assessment of level of sedation. </w:t>
      </w:r>
      <w:r w:rsidRPr="0015285C">
        <w:rPr>
          <w:i/>
          <w:noProof/>
        </w:rPr>
        <w:t xml:space="preserve">Mayo Clin Proc </w:t>
      </w:r>
      <w:r w:rsidRPr="0015285C">
        <w:rPr>
          <w:noProof/>
        </w:rPr>
        <w:t>2006, 81(1):46-52.</w:t>
      </w:r>
    </w:p>
    <w:p w14:paraId="12798278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14.</w:t>
      </w:r>
      <w:r w:rsidRPr="0015285C">
        <w:rPr>
          <w:noProof/>
        </w:rPr>
        <w:tab/>
        <w:t xml:space="preserve">Consales G, Chelazzi C, Rinaldi S, De Gaudio AR: Bispectral Index compared to Ramsay score for sedation monitoring in intensive care units. </w:t>
      </w:r>
      <w:r w:rsidRPr="0015285C">
        <w:rPr>
          <w:i/>
          <w:noProof/>
        </w:rPr>
        <w:t xml:space="preserve">Minerva Anestesiol </w:t>
      </w:r>
      <w:r w:rsidRPr="0015285C">
        <w:rPr>
          <w:noProof/>
        </w:rPr>
        <w:t>2006, 72(5):329-336.</w:t>
      </w:r>
    </w:p>
    <w:p w14:paraId="53BEC803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15.</w:t>
      </w:r>
      <w:r w:rsidRPr="0015285C">
        <w:rPr>
          <w:noProof/>
        </w:rPr>
        <w:tab/>
        <w:t xml:space="preserve">Turkmen A, Altan A, Turgut N, Vatansever S, Gokkaya S: The correlation between the Richmond agitation-sedation scale and bispectral index during dexmedetomidine sedation. </w:t>
      </w:r>
      <w:r w:rsidRPr="0015285C">
        <w:rPr>
          <w:i/>
          <w:noProof/>
        </w:rPr>
        <w:t xml:space="preserve">Eur J Anaesthesiol </w:t>
      </w:r>
      <w:r w:rsidRPr="0015285C">
        <w:rPr>
          <w:noProof/>
        </w:rPr>
        <w:t>2006, 23(4):300-304.</w:t>
      </w:r>
    </w:p>
    <w:p w14:paraId="563066B1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lastRenderedPageBreak/>
        <w:t>16.</w:t>
      </w:r>
      <w:r w:rsidRPr="0015285C">
        <w:rPr>
          <w:noProof/>
        </w:rPr>
        <w:tab/>
        <w:t xml:space="preserve">Hernández-Gancedo C, Pestaña D, Pérez-Chrzanowska H, Martinez-Casanova E, Criado A: Comparing Entropy and the Bispectral index with the Ramsay score in sedated ICU patients. </w:t>
      </w:r>
      <w:r w:rsidRPr="0015285C">
        <w:rPr>
          <w:i/>
          <w:noProof/>
        </w:rPr>
        <w:t xml:space="preserve">J Clin Monit Comput </w:t>
      </w:r>
      <w:r w:rsidRPr="0015285C">
        <w:rPr>
          <w:noProof/>
        </w:rPr>
        <w:t>2007, 21(5):295-302.</w:t>
      </w:r>
    </w:p>
    <w:p w14:paraId="546C500A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17.</w:t>
      </w:r>
      <w:r w:rsidRPr="0015285C">
        <w:rPr>
          <w:noProof/>
        </w:rPr>
        <w:tab/>
        <w:t xml:space="preserve">Sackey PV, Radell PJ, Granath F, Martling CR: Bispectral index as a predictor of sedation depth during isoflurane or midazolam sedation in ICU patients. </w:t>
      </w:r>
      <w:r w:rsidRPr="0015285C">
        <w:rPr>
          <w:i/>
          <w:noProof/>
        </w:rPr>
        <w:t xml:space="preserve">Anaesth Intensive Care </w:t>
      </w:r>
      <w:r w:rsidRPr="0015285C">
        <w:rPr>
          <w:noProof/>
        </w:rPr>
        <w:t>2007, 35(3):348-356.</w:t>
      </w:r>
    </w:p>
    <w:p w14:paraId="02D97A02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18.</w:t>
      </w:r>
      <w:r w:rsidRPr="0015285C">
        <w:rPr>
          <w:noProof/>
        </w:rPr>
        <w:tab/>
        <w:t xml:space="preserve">Haenggi M, Ypparila-Wolters H, Bieri C, Steiner C, Takala J, Korhonen I, Jakob SM: Entropy and bispectral index for assessment of sedation, analgesia and the effects of unpleasant stimuli in critically ill patients: an observational study. </w:t>
      </w:r>
      <w:r w:rsidRPr="0015285C">
        <w:rPr>
          <w:i/>
          <w:noProof/>
        </w:rPr>
        <w:t xml:space="preserve">Crit Care </w:t>
      </w:r>
      <w:r w:rsidRPr="0015285C">
        <w:rPr>
          <w:noProof/>
        </w:rPr>
        <w:t>2008, 12(5):R119.</w:t>
      </w:r>
    </w:p>
    <w:p w14:paraId="2AA76C79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19.</w:t>
      </w:r>
      <w:r w:rsidRPr="0015285C">
        <w:rPr>
          <w:noProof/>
        </w:rPr>
        <w:tab/>
        <w:t xml:space="preserve">Lu CH, Ou-Yang HY, Man KM, Hsiao PC, Ho ST, Wong CS, Liaw WJ: Relative reliability of the auditory evoked potential and Bispectral Index for monitoring sedation level in surgical intensive care patients. </w:t>
      </w:r>
      <w:r w:rsidRPr="0015285C">
        <w:rPr>
          <w:i/>
          <w:noProof/>
        </w:rPr>
        <w:t xml:space="preserve">Anaesth Intensive Care </w:t>
      </w:r>
      <w:r w:rsidRPr="0015285C">
        <w:rPr>
          <w:noProof/>
        </w:rPr>
        <w:t>2008, 36(4):553-559.</w:t>
      </w:r>
    </w:p>
    <w:p w14:paraId="68B6F008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20.</w:t>
      </w:r>
      <w:r w:rsidRPr="0015285C">
        <w:rPr>
          <w:noProof/>
        </w:rPr>
        <w:tab/>
        <w:t xml:space="preserve">Arbour R, Waterhouse J, Seckel MA, Bucher L: Correlation between the Sedation-Agitation Scale and the Bispectral Index in ventilated patients in the intensive care unit. </w:t>
      </w:r>
      <w:r w:rsidRPr="0015285C">
        <w:rPr>
          <w:i/>
          <w:noProof/>
        </w:rPr>
        <w:t xml:space="preserve">Heart Lung </w:t>
      </w:r>
      <w:r w:rsidRPr="0015285C">
        <w:rPr>
          <w:noProof/>
        </w:rPr>
        <w:t>2009, 38(4):336-345.</w:t>
      </w:r>
    </w:p>
    <w:p w14:paraId="7556CC3D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21.</w:t>
      </w:r>
      <w:r w:rsidRPr="0015285C">
        <w:rPr>
          <w:noProof/>
        </w:rPr>
        <w:tab/>
        <w:t xml:space="preserve">Olson DM, Thoyre SM, Peterson ED, Graffagnino C: A randomized evaluation of bispectral index-augmented sedation assessment in neurological patients. </w:t>
      </w:r>
      <w:r w:rsidRPr="0015285C">
        <w:rPr>
          <w:i/>
          <w:noProof/>
        </w:rPr>
        <w:t xml:space="preserve">Neurocrit Care </w:t>
      </w:r>
      <w:r w:rsidRPr="0015285C">
        <w:rPr>
          <w:noProof/>
        </w:rPr>
        <w:t>2009, 11(1):20-27.</w:t>
      </w:r>
    </w:p>
    <w:p w14:paraId="2BDDDDAA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22.</w:t>
      </w:r>
      <w:r w:rsidRPr="0015285C">
        <w:rPr>
          <w:noProof/>
        </w:rPr>
        <w:tab/>
        <w:t xml:space="preserve">Trouiller P, Fangio P, Paugam-Burtz C, Appéré-de-Vecchi C, Merckx P, Louvet N, Pease S, Outin H, Mantz J, De Jonghe B: Frequency and clinical impact of preserved bispectral index activity during deep sedation in mechanically ventilated ICU patients. </w:t>
      </w:r>
      <w:r w:rsidRPr="0015285C">
        <w:rPr>
          <w:i/>
          <w:noProof/>
        </w:rPr>
        <w:t xml:space="preserve">Intensive Care Med </w:t>
      </w:r>
      <w:r w:rsidRPr="0015285C">
        <w:rPr>
          <w:noProof/>
        </w:rPr>
        <w:t>2009, 35(12):2096-2104.</w:t>
      </w:r>
    </w:p>
    <w:p w14:paraId="735C63A2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23.</w:t>
      </w:r>
      <w:r w:rsidRPr="0015285C">
        <w:rPr>
          <w:noProof/>
        </w:rPr>
        <w:tab/>
        <w:t xml:space="preserve">Karamchandani K, Rewari V, Trikha A, Batra RK: Bispectral index correlates well with Richmond agitation sedation scale in mechanically ventilated critically ill patients. </w:t>
      </w:r>
      <w:r w:rsidRPr="0015285C">
        <w:rPr>
          <w:i/>
          <w:noProof/>
        </w:rPr>
        <w:t xml:space="preserve">J Anesth </w:t>
      </w:r>
      <w:r w:rsidRPr="0015285C">
        <w:rPr>
          <w:noProof/>
        </w:rPr>
        <w:t>2010, 24(3):394-398.</w:t>
      </w:r>
    </w:p>
    <w:p w14:paraId="0DE5F1B8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24.</w:t>
      </w:r>
      <w:r w:rsidRPr="0015285C">
        <w:rPr>
          <w:noProof/>
        </w:rPr>
        <w:tab/>
        <w:t xml:space="preserve">Plaschke K, Fichtenkamm P, Schramm C, Hauth S, Martin E, Verch M, Karck M, Kopitz J: Early postoperative delirium after open-heart cardiac surgery is associated with decreased bispectral EEG and increased cortisol and interleukin-6. </w:t>
      </w:r>
      <w:r w:rsidRPr="0015285C">
        <w:rPr>
          <w:i/>
          <w:noProof/>
        </w:rPr>
        <w:t xml:space="preserve">Intensive Care Med </w:t>
      </w:r>
      <w:r w:rsidRPr="0015285C">
        <w:rPr>
          <w:noProof/>
        </w:rPr>
        <w:t>2010, 36(12):2081-2089.</w:t>
      </w:r>
    </w:p>
    <w:p w14:paraId="40E21BCC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25.</w:t>
      </w:r>
      <w:r w:rsidRPr="0015285C">
        <w:rPr>
          <w:noProof/>
        </w:rPr>
        <w:tab/>
        <w:t xml:space="preserve">Ogilvie MP, Pereira BMT, Ryan ML, Gomez-Rodriguez JC, Pierre EJ, Livingstone AS, Proctor KG: Bispectral index to monitor propofol sedation in trauma patients. </w:t>
      </w:r>
      <w:r w:rsidRPr="0015285C">
        <w:rPr>
          <w:i/>
          <w:noProof/>
        </w:rPr>
        <w:t xml:space="preserve">J Trauma </w:t>
      </w:r>
      <w:r w:rsidRPr="0015285C">
        <w:rPr>
          <w:noProof/>
        </w:rPr>
        <w:t>2011, 71(5):1415-1421.</w:t>
      </w:r>
    </w:p>
    <w:p w14:paraId="763B792A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26.</w:t>
      </w:r>
      <w:r w:rsidRPr="0015285C">
        <w:rPr>
          <w:noProof/>
        </w:rPr>
        <w:tab/>
        <w:t xml:space="preserve">LeBlanc JM, Dasta JF, Pruchnicki MC, Gerlach A, Cook C: Bispectral index values, sedation-agitation scores, and plasma Lorazepam concentrations in critically ill surgical patients. </w:t>
      </w:r>
      <w:r w:rsidRPr="0015285C">
        <w:rPr>
          <w:i/>
          <w:noProof/>
        </w:rPr>
        <w:t xml:space="preserve">Am J Crit Care </w:t>
      </w:r>
      <w:r w:rsidRPr="0015285C">
        <w:rPr>
          <w:noProof/>
        </w:rPr>
        <w:t>2012, 21(2):99-105.</w:t>
      </w:r>
    </w:p>
    <w:p w14:paraId="0815A2BE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27.</w:t>
      </w:r>
      <w:r w:rsidRPr="0015285C">
        <w:rPr>
          <w:noProof/>
        </w:rPr>
        <w:tab/>
        <w:t xml:space="preserve">Yaman F, Ozcan N, Ozcan A, Kaymak C, Basar H: Assesment of correlation between bispectral index and four common sedation scales used in mechanically ventilated patients in ICU. </w:t>
      </w:r>
      <w:r w:rsidRPr="0015285C">
        <w:rPr>
          <w:i/>
          <w:noProof/>
        </w:rPr>
        <w:t xml:space="preserve">Eur Rev Med Pharmacol Sci </w:t>
      </w:r>
      <w:r w:rsidRPr="0015285C">
        <w:rPr>
          <w:noProof/>
        </w:rPr>
        <w:t>2012, 16(5):660-666.</w:t>
      </w:r>
    </w:p>
    <w:p w14:paraId="432DC573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28.</w:t>
      </w:r>
      <w:r w:rsidRPr="0015285C">
        <w:rPr>
          <w:noProof/>
        </w:rPr>
        <w:tab/>
        <w:t xml:space="preserve">Mahmood S, Parchani A, El-Menyar A, Zarour A, Al-Thani H, Latifi R: Utility of bispectral index in the management of multiple trauma patients. </w:t>
      </w:r>
      <w:r w:rsidRPr="0015285C">
        <w:rPr>
          <w:i/>
          <w:noProof/>
        </w:rPr>
        <w:t xml:space="preserve">Surg Neurol Int </w:t>
      </w:r>
      <w:r w:rsidRPr="0015285C">
        <w:rPr>
          <w:noProof/>
        </w:rPr>
        <w:t>2014, 5:141.</w:t>
      </w:r>
    </w:p>
    <w:p w14:paraId="7FC0AEC6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29.</w:t>
      </w:r>
      <w:r w:rsidRPr="0015285C">
        <w:rPr>
          <w:noProof/>
        </w:rPr>
        <w:tab/>
        <w:t xml:space="preserve">Prottengeier J, Moritz A, Heinrich S, Gall C, Schmidt J: Sedation assessment in a mobile intensive care unit: a prospective pilot-study on the relation of clinical sedation scales and the bispectral index. </w:t>
      </w:r>
      <w:r w:rsidRPr="0015285C">
        <w:rPr>
          <w:i/>
          <w:noProof/>
        </w:rPr>
        <w:t xml:space="preserve">Crit Care </w:t>
      </w:r>
      <w:r w:rsidRPr="0015285C">
        <w:rPr>
          <w:noProof/>
        </w:rPr>
        <w:t>2014, 18(6):615.</w:t>
      </w:r>
    </w:p>
    <w:p w14:paraId="589AE982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lastRenderedPageBreak/>
        <w:t>30.</w:t>
      </w:r>
      <w:r w:rsidRPr="0015285C">
        <w:rPr>
          <w:noProof/>
        </w:rPr>
        <w:tab/>
        <w:t xml:space="preserve">Yang KS, Habib AS, Lu M, Branch MS, Muir H, Manberg P, Sigl JC, Gan TJ: A prospective evaluation of the incidence of adverse events in nurse-administered moderate sedation guided by sedation scores or Bispectral Index. </w:t>
      </w:r>
      <w:r w:rsidRPr="0015285C">
        <w:rPr>
          <w:i/>
          <w:noProof/>
        </w:rPr>
        <w:t xml:space="preserve">Anesth Analg </w:t>
      </w:r>
      <w:r w:rsidRPr="0015285C">
        <w:rPr>
          <w:noProof/>
        </w:rPr>
        <w:t>2014, 119(1):43-48.</w:t>
      </w:r>
    </w:p>
    <w:p w14:paraId="50B6FA81" w14:textId="77777777" w:rsidR="0015285C" w:rsidRPr="0015285C" w:rsidRDefault="0015285C" w:rsidP="0015285C">
      <w:pPr>
        <w:pStyle w:val="EndNoteBibliography"/>
        <w:ind w:left="720" w:hanging="720"/>
        <w:rPr>
          <w:noProof/>
        </w:rPr>
      </w:pPr>
      <w:r w:rsidRPr="0015285C">
        <w:rPr>
          <w:noProof/>
        </w:rPr>
        <w:t>31.</w:t>
      </w:r>
      <w:r w:rsidRPr="0015285C">
        <w:rPr>
          <w:noProof/>
        </w:rPr>
        <w:tab/>
        <w:t xml:space="preserve">Paliwal B, Rai P, Kamal M, Singariya G, Singhal M, Gupta P, Trivedi T, Chouhan DS: Comparison Between Dexmedetomidine and Propofol with Validation of Bispectral Index For Sedation in Mechanically Ventilated Intensive Care Patients. </w:t>
      </w:r>
      <w:r w:rsidRPr="0015285C">
        <w:rPr>
          <w:i/>
          <w:noProof/>
        </w:rPr>
        <w:t xml:space="preserve">J Clin Diagn Res </w:t>
      </w:r>
      <w:r w:rsidRPr="0015285C">
        <w:rPr>
          <w:noProof/>
        </w:rPr>
        <w:t>2015, 9(7):UC01-05.</w:t>
      </w:r>
    </w:p>
    <w:p w14:paraId="61DA55FA" w14:textId="4B4F2721" w:rsidR="0015285C" w:rsidRPr="000D51F9" w:rsidRDefault="0015285C" w:rsidP="000D51F9">
      <w:pPr>
        <w:pStyle w:val="EndNoteBibliography"/>
        <w:ind w:left="720" w:hanging="720"/>
        <w:rPr>
          <w:sz w:val="22"/>
          <w:szCs w:val="22"/>
        </w:rPr>
      </w:pPr>
      <w:r w:rsidRPr="0015285C">
        <w:rPr>
          <w:noProof/>
        </w:rPr>
        <w:t>32.</w:t>
      </w:r>
      <w:r w:rsidRPr="0015285C">
        <w:rPr>
          <w:noProof/>
        </w:rPr>
        <w:tab/>
        <w:t>Wang Z-H, Chen H, Yang Y-L, Shi Z-H, Guo Q-H, Li Y-W, Sun L-P, Qiao W, Zhou G-H, Yu R-G</w:t>
      </w:r>
      <w:r w:rsidRPr="0015285C">
        <w:rPr>
          <w:i/>
          <w:noProof/>
        </w:rPr>
        <w:t xml:space="preserve"> et al</w:t>
      </w:r>
      <w:r w:rsidRPr="0015285C">
        <w:rPr>
          <w:noProof/>
        </w:rPr>
        <w:t xml:space="preserve">: Bispectral Index Can Reliably Detect Deep Sedation in Mechanically Ventilated Patients: A Prospective Multicenter Validation Study. </w:t>
      </w:r>
      <w:r w:rsidRPr="0015285C">
        <w:rPr>
          <w:i/>
          <w:noProof/>
        </w:rPr>
        <w:t xml:space="preserve">Anesth Analg </w:t>
      </w:r>
      <w:r w:rsidRPr="0015285C">
        <w:rPr>
          <w:noProof/>
        </w:rPr>
        <w:t>2017, 125(1):176-183.</w:t>
      </w:r>
      <w:r w:rsidR="003C2319" w:rsidRPr="0015285C">
        <w:rPr>
          <w:sz w:val="22"/>
          <w:szCs w:val="22"/>
        </w:rPr>
        <w:fldChar w:fldCharType="end"/>
      </w:r>
    </w:p>
    <w:p w14:paraId="14A3726C" w14:textId="1DD3832A" w:rsidR="0015285C" w:rsidRPr="006D0918" w:rsidRDefault="0015285C" w:rsidP="000D51F9">
      <w:pPr>
        <w:pStyle w:val="EndNoteBibliography"/>
        <w:ind w:left="720" w:hanging="720"/>
        <w:rPr>
          <w:noProof/>
        </w:rPr>
      </w:pPr>
    </w:p>
    <w:p w14:paraId="1FA06D7C" w14:textId="3CABBFBD" w:rsidR="00C9780D" w:rsidRPr="006D0918" w:rsidRDefault="00C9780D" w:rsidP="0015285C">
      <w:pPr>
        <w:pStyle w:val="NormalWeb"/>
        <w:spacing w:before="0" w:beforeAutospacing="0" w:after="0" w:afterAutospacing="0" w:line="240" w:lineRule="exact"/>
        <w:ind w:hanging="720"/>
        <w:rPr>
          <w:rFonts w:ascii="Arial" w:hAnsi="Arial" w:cs="Arial"/>
        </w:rPr>
      </w:pPr>
    </w:p>
    <w:sectPr w:rsidR="00C9780D" w:rsidRPr="006D0918" w:rsidSect="00A37B8F">
      <w:pgSz w:w="15840" w:h="12240" w:orient="landscape"/>
      <w:pgMar w:top="1440" w:right="1440" w:bottom="1440" w:left="144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mo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C6C2C39"/>
    <w:multiLevelType w:val="hybridMultilevel"/>
    <w:tmpl w:val="82847F88"/>
    <w:lvl w:ilvl="0" w:tplc="0409000F">
      <w:start w:val="38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0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9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3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5C3B121A"/>
    <w:multiLevelType w:val="hybridMultilevel"/>
    <w:tmpl w:val="3C48ED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9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1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2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4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6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7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1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2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4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5" w15:restartNumberingAfterBreak="0">
    <w:nsid w:val="7731644F"/>
    <w:multiLevelType w:val="multilevel"/>
    <w:tmpl w:val="D30AE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6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7" w15:restartNumberingAfterBreak="0">
    <w:nsid w:val="7E8A556E"/>
    <w:multiLevelType w:val="hybridMultilevel"/>
    <w:tmpl w:val="5BAA1E3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9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2"/>
  </w:num>
  <w:num w:numId="2">
    <w:abstractNumId w:val="27"/>
  </w:num>
  <w:num w:numId="3">
    <w:abstractNumId w:val="62"/>
  </w:num>
  <w:num w:numId="4">
    <w:abstractNumId w:val="26"/>
  </w:num>
  <w:num w:numId="5">
    <w:abstractNumId w:val="48"/>
  </w:num>
  <w:num w:numId="6">
    <w:abstractNumId w:val="20"/>
  </w:num>
  <w:num w:numId="7">
    <w:abstractNumId w:val="55"/>
  </w:num>
  <w:num w:numId="8">
    <w:abstractNumId w:val="22"/>
  </w:num>
  <w:num w:numId="9">
    <w:abstractNumId w:val="1"/>
  </w:num>
  <w:num w:numId="10">
    <w:abstractNumId w:val="45"/>
  </w:num>
  <w:num w:numId="11">
    <w:abstractNumId w:val="56"/>
  </w:num>
  <w:num w:numId="12">
    <w:abstractNumId w:val="32"/>
  </w:num>
  <w:num w:numId="13">
    <w:abstractNumId w:val="24"/>
  </w:num>
  <w:num w:numId="14">
    <w:abstractNumId w:val="0"/>
  </w:num>
  <w:num w:numId="15">
    <w:abstractNumId w:val="39"/>
  </w:num>
  <w:num w:numId="16">
    <w:abstractNumId w:val="18"/>
  </w:num>
  <w:num w:numId="17">
    <w:abstractNumId w:val="43"/>
  </w:num>
  <w:num w:numId="18">
    <w:abstractNumId w:val="68"/>
  </w:num>
  <w:num w:numId="19">
    <w:abstractNumId w:val="25"/>
  </w:num>
  <w:num w:numId="20">
    <w:abstractNumId w:val="31"/>
  </w:num>
  <w:num w:numId="21">
    <w:abstractNumId w:val="4"/>
  </w:num>
  <w:num w:numId="22">
    <w:abstractNumId w:val="50"/>
  </w:num>
  <w:num w:numId="23">
    <w:abstractNumId w:val="11"/>
  </w:num>
  <w:num w:numId="24">
    <w:abstractNumId w:val="3"/>
  </w:num>
  <w:num w:numId="25">
    <w:abstractNumId w:val="6"/>
  </w:num>
  <w:num w:numId="26">
    <w:abstractNumId w:val="33"/>
  </w:num>
  <w:num w:numId="27">
    <w:abstractNumId w:val="44"/>
  </w:num>
  <w:num w:numId="28">
    <w:abstractNumId w:val="58"/>
  </w:num>
  <w:num w:numId="29">
    <w:abstractNumId w:val="14"/>
  </w:num>
  <w:num w:numId="30">
    <w:abstractNumId w:val="57"/>
  </w:num>
  <w:num w:numId="31">
    <w:abstractNumId w:val="60"/>
  </w:num>
  <w:num w:numId="32">
    <w:abstractNumId w:val="30"/>
  </w:num>
  <w:num w:numId="33">
    <w:abstractNumId w:val="19"/>
  </w:num>
  <w:num w:numId="34">
    <w:abstractNumId w:val="63"/>
  </w:num>
  <w:num w:numId="35">
    <w:abstractNumId w:val="21"/>
  </w:num>
  <w:num w:numId="36">
    <w:abstractNumId w:val="10"/>
  </w:num>
  <w:num w:numId="37">
    <w:abstractNumId w:val="2"/>
  </w:num>
  <w:num w:numId="38">
    <w:abstractNumId w:val="5"/>
  </w:num>
  <w:num w:numId="39">
    <w:abstractNumId w:val="34"/>
  </w:num>
  <w:num w:numId="40">
    <w:abstractNumId w:val="49"/>
  </w:num>
  <w:num w:numId="41">
    <w:abstractNumId w:val="38"/>
  </w:num>
  <w:num w:numId="42">
    <w:abstractNumId w:val="64"/>
  </w:num>
  <w:num w:numId="43">
    <w:abstractNumId w:val="46"/>
  </w:num>
  <w:num w:numId="44">
    <w:abstractNumId w:val="29"/>
  </w:num>
  <w:num w:numId="45">
    <w:abstractNumId w:val="8"/>
  </w:num>
  <w:num w:numId="46">
    <w:abstractNumId w:val="36"/>
  </w:num>
  <w:num w:numId="47">
    <w:abstractNumId w:val="54"/>
  </w:num>
  <w:num w:numId="48">
    <w:abstractNumId w:val="37"/>
  </w:num>
  <w:num w:numId="49">
    <w:abstractNumId w:val="69"/>
  </w:num>
  <w:num w:numId="50">
    <w:abstractNumId w:val="28"/>
  </w:num>
  <w:num w:numId="51">
    <w:abstractNumId w:val="61"/>
  </w:num>
  <w:num w:numId="52">
    <w:abstractNumId w:val="13"/>
  </w:num>
  <w:num w:numId="53">
    <w:abstractNumId w:val="35"/>
  </w:num>
  <w:num w:numId="54">
    <w:abstractNumId w:val="12"/>
  </w:num>
  <w:num w:numId="55">
    <w:abstractNumId w:val="17"/>
  </w:num>
  <w:num w:numId="56">
    <w:abstractNumId w:val="9"/>
  </w:num>
  <w:num w:numId="57">
    <w:abstractNumId w:val="51"/>
  </w:num>
  <w:num w:numId="58">
    <w:abstractNumId w:val="41"/>
  </w:num>
  <w:num w:numId="59">
    <w:abstractNumId w:val="15"/>
  </w:num>
  <w:num w:numId="60">
    <w:abstractNumId w:val="16"/>
  </w:num>
  <w:num w:numId="61">
    <w:abstractNumId w:val="52"/>
  </w:num>
  <w:num w:numId="62">
    <w:abstractNumId w:val="59"/>
  </w:num>
  <w:num w:numId="63">
    <w:abstractNumId w:val="23"/>
  </w:num>
  <w:num w:numId="64">
    <w:abstractNumId w:val="40"/>
  </w:num>
  <w:num w:numId="65">
    <w:abstractNumId w:val="66"/>
  </w:num>
  <w:num w:numId="66">
    <w:abstractNumId w:val="53"/>
  </w:num>
  <w:num w:numId="67">
    <w:abstractNumId w:val="65"/>
  </w:num>
  <w:num w:numId="68">
    <w:abstractNumId w:val="47"/>
  </w:num>
  <w:num w:numId="69">
    <w:abstractNumId w:val="67"/>
  </w:num>
  <w:num w:numId="70">
    <w:abstractNumId w:val="7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99&lt;/item&gt;&lt;item&gt;102&lt;/item&gt;&lt;item&gt;246&lt;/item&gt;&lt;item&gt;247&lt;/item&gt;&lt;item&gt;249&lt;/item&gt;&lt;item&gt;250&lt;/item&gt;&lt;item&gt;251&lt;/item&gt;&lt;item&gt;252&lt;/item&gt;&lt;item&gt;253&lt;/item&gt;&lt;item&gt;255&lt;/item&gt;&lt;item&gt;256&lt;/item&gt;&lt;item&gt;1747&lt;/item&gt;&lt;item&gt;1954&lt;/item&gt;&lt;item&gt;1955&lt;/item&gt;&lt;item&gt;1956&lt;/item&gt;&lt;item&gt;1958&lt;/item&gt;&lt;item&gt;1959&lt;/item&gt;&lt;item&gt;1960&lt;/item&gt;&lt;item&gt;1961&lt;/item&gt;&lt;item&gt;1962&lt;/item&gt;&lt;item&gt;1963&lt;/item&gt;&lt;item&gt;1964&lt;/item&gt;&lt;item&gt;1965&lt;/item&gt;&lt;item&gt;1966&lt;/item&gt;&lt;item&gt;1968&lt;/item&gt;&lt;item&gt;1969&lt;/item&gt;&lt;item&gt;1970&lt;/item&gt;&lt;item&gt;1971&lt;/item&gt;&lt;item&gt;1972&lt;/item&gt;&lt;item&gt;1973&lt;/item&gt;&lt;item&gt;1974&lt;/item&gt;&lt;item&gt;2271&lt;/item&gt;&lt;/record-ids&gt;&lt;/item&gt;&lt;/Libraries&gt;"/>
  </w:docVars>
  <w:rsids>
    <w:rsidRoot w:val="00206842"/>
    <w:rsid w:val="0002706B"/>
    <w:rsid w:val="000374FC"/>
    <w:rsid w:val="000645F4"/>
    <w:rsid w:val="00095A01"/>
    <w:rsid w:val="000A2643"/>
    <w:rsid w:val="000A3490"/>
    <w:rsid w:val="000B6BDF"/>
    <w:rsid w:val="000C1FCC"/>
    <w:rsid w:val="000D3F50"/>
    <w:rsid w:val="000D51F9"/>
    <w:rsid w:val="000F30F9"/>
    <w:rsid w:val="00120307"/>
    <w:rsid w:val="0015199B"/>
    <w:rsid w:val="0015285C"/>
    <w:rsid w:val="0016278C"/>
    <w:rsid w:val="0017102D"/>
    <w:rsid w:val="00180F3F"/>
    <w:rsid w:val="00184970"/>
    <w:rsid w:val="001E676C"/>
    <w:rsid w:val="0020495C"/>
    <w:rsid w:val="00206092"/>
    <w:rsid w:val="00206842"/>
    <w:rsid w:val="00207D0E"/>
    <w:rsid w:val="00243521"/>
    <w:rsid w:val="0025391E"/>
    <w:rsid w:val="0025734A"/>
    <w:rsid w:val="00272D4B"/>
    <w:rsid w:val="002937BF"/>
    <w:rsid w:val="002B6F56"/>
    <w:rsid w:val="002E1184"/>
    <w:rsid w:val="00337F45"/>
    <w:rsid w:val="00345DDE"/>
    <w:rsid w:val="003801D7"/>
    <w:rsid w:val="00397F9B"/>
    <w:rsid w:val="003B3AF7"/>
    <w:rsid w:val="003C2319"/>
    <w:rsid w:val="003E74AC"/>
    <w:rsid w:val="00400A03"/>
    <w:rsid w:val="0046151F"/>
    <w:rsid w:val="00466AEE"/>
    <w:rsid w:val="004716D5"/>
    <w:rsid w:val="004A027D"/>
    <w:rsid w:val="004B575E"/>
    <w:rsid w:val="004D7A60"/>
    <w:rsid w:val="00504D2A"/>
    <w:rsid w:val="00525205"/>
    <w:rsid w:val="00530887"/>
    <w:rsid w:val="00532308"/>
    <w:rsid w:val="00565C4E"/>
    <w:rsid w:val="005B2D98"/>
    <w:rsid w:val="005C778A"/>
    <w:rsid w:val="005D06F0"/>
    <w:rsid w:val="00610867"/>
    <w:rsid w:val="0066095A"/>
    <w:rsid w:val="0066231F"/>
    <w:rsid w:val="00684CDC"/>
    <w:rsid w:val="006D0918"/>
    <w:rsid w:val="006F155E"/>
    <w:rsid w:val="006F75FD"/>
    <w:rsid w:val="007015DD"/>
    <w:rsid w:val="007131D2"/>
    <w:rsid w:val="0072011C"/>
    <w:rsid w:val="00730CB2"/>
    <w:rsid w:val="00783DE7"/>
    <w:rsid w:val="00787CEE"/>
    <w:rsid w:val="00797F7B"/>
    <w:rsid w:val="007C405F"/>
    <w:rsid w:val="007E39FD"/>
    <w:rsid w:val="00805FAD"/>
    <w:rsid w:val="00844096"/>
    <w:rsid w:val="0085598A"/>
    <w:rsid w:val="00874F39"/>
    <w:rsid w:val="008A05CC"/>
    <w:rsid w:val="00902336"/>
    <w:rsid w:val="0092104D"/>
    <w:rsid w:val="009C32E2"/>
    <w:rsid w:val="009C6800"/>
    <w:rsid w:val="009E2CFB"/>
    <w:rsid w:val="00A261D8"/>
    <w:rsid w:val="00A31115"/>
    <w:rsid w:val="00A37B8F"/>
    <w:rsid w:val="00A65A72"/>
    <w:rsid w:val="00A83F38"/>
    <w:rsid w:val="00AA7208"/>
    <w:rsid w:val="00AA7DFA"/>
    <w:rsid w:val="00AD33E0"/>
    <w:rsid w:val="00B07ED5"/>
    <w:rsid w:val="00B6102A"/>
    <w:rsid w:val="00B7045B"/>
    <w:rsid w:val="00B87FC8"/>
    <w:rsid w:val="00BA7888"/>
    <w:rsid w:val="00BB2891"/>
    <w:rsid w:val="00BE033E"/>
    <w:rsid w:val="00BF3BFD"/>
    <w:rsid w:val="00BF5395"/>
    <w:rsid w:val="00BF56E0"/>
    <w:rsid w:val="00C141D4"/>
    <w:rsid w:val="00C20385"/>
    <w:rsid w:val="00C270D2"/>
    <w:rsid w:val="00C3460E"/>
    <w:rsid w:val="00C5626B"/>
    <w:rsid w:val="00C634CB"/>
    <w:rsid w:val="00C64224"/>
    <w:rsid w:val="00C97484"/>
    <w:rsid w:val="00C9780D"/>
    <w:rsid w:val="00CB0738"/>
    <w:rsid w:val="00CC2BF1"/>
    <w:rsid w:val="00CE0ABA"/>
    <w:rsid w:val="00CF73C9"/>
    <w:rsid w:val="00D03F90"/>
    <w:rsid w:val="00D7055A"/>
    <w:rsid w:val="00D73235"/>
    <w:rsid w:val="00D839D3"/>
    <w:rsid w:val="00DD7460"/>
    <w:rsid w:val="00DE11C1"/>
    <w:rsid w:val="00DE7A0F"/>
    <w:rsid w:val="00E705C8"/>
    <w:rsid w:val="00E75477"/>
    <w:rsid w:val="00E91401"/>
    <w:rsid w:val="00E920F6"/>
    <w:rsid w:val="00EF7D73"/>
    <w:rsid w:val="00F1257D"/>
    <w:rsid w:val="00F242B4"/>
    <w:rsid w:val="00F2570B"/>
    <w:rsid w:val="00F36B28"/>
    <w:rsid w:val="00F42EB6"/>
    <w:rsid w:val="00F44908"/>
    <w:rsid w:val="00F452EF"/>
    <w:rsid w:val="00FB7B21"/>
    <w:rsid w:val="00FE66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0D4BE6"/>
  <w15:docId w15:val="{22FBA57F-F77D-4897-9FEC-18E0A62543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5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Times New Roman" w:eastAsiaTheme="minorHAnsi" w:hAnsi="Times New Roman" w:cs="Times New Roman"/>
      <w:sz w:val="24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Times New Roman" w:eastAsiaTheme="minorHAnsi" w:hAnsi="Times New Roman" w:cs="Times New Roman"/>
      <w:sz w:val="24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797F7B"/>
    <w:rPr>
      <w:b/>
      <w:bCs/>
      <w:i w:val="0"/>
      <w:iCs w:val="0"/>
    </w:rPr>
  </w:style>
  <w:style w:type="character" w:customStyle="1" w:styleId="st1">
    <w:name w:val="st1"/>
    <w:basedOn w:val="DefaultParagraphFont"/>
    <w:rsid w:val="00797F7B"/>
  </w:style>
  <w:style w:type="character" w:customStyle="1" w:styleId="tgc">
    <w:name w:val="_tgc"/>
    <w:basedOn w:val="DefaultParagraphFont"/>
    <w:rsid w:val="00797F7B"/>
  </w:style>
  <w:style w:type="table" w:customStyle="1" w:styleId="LightShading1">
    <w:name w:val="Light Shading1"/>
    <w:basedOn w:val="TableNormal"/>
    <w:next w:val="LightShading"/>
    <w:uiPriority w:val="60"/>
    <w:rsid w:val="00844096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684CDC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3C2319"/>
    <w:pPr>
      <w:framePr w:hSpace="180" w:wrap="around" w:vAnchor="text" w:hAnchor="margin" w:xAlign="center" w:y="449"/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C2319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6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7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67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2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45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4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1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11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7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8ADB30F-78EE-4F9F-9953-888B75BA61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7883</Words>
  <Characters>45330</Characters>
  <Application>Microsoft Office Word</Application>
  <DocSecurity>4</DocSecurity>
  <Lines>1373</Lines>
  <Paragraphs>35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528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2</cp:revision>
  <dcterms:created xsi:type="dcterms:W3CDTF">2018-06-11T13:40:00Z</dcterms:created>
  <dcterms:modified xsi:type="dcterms:W3CDTF">2018-06-11T13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736</vt:lpwstr>
  </property>
  <property fmtid="{D5CDD505-2E9C-101B-9397-08002B2CF9AE}" pid="3" name="ProjectId">
    <vt:lpwstr>0</vt:lpwstr>
  </property>
  <property fmtid="{D5CDD505-2E9C-101B-9397-08002B2CF9AE}" pid="4" name="StyleId">
    <vt:lpwstr>http://www.zotero.org/styles/vancouver</vt:lpwstr>
  </property>
</Properties>
</file>